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0EDE1C" w14:textId="77777777" w:rsidR="007D323E" w:rsidRPr="001549D3" w:rsidRDefault="007D323E" w:rsidP="007D323E">
      <w:pPr>
        <w:pStyle w:val="SupplementaryMaterial"/>
        <w:rPr>
          <w:b w:val="0"/>
        </w:rPr>
      </w:pPr>
      <w:r w:rsidRPr="001549D3">
        <w:t>Supplementary Material</w:t>
      </w:r>
    </w:p>
    <w:p w14:paraId="0FEA7494" w14:textId="77777777" w:rsidR="007D323E" w:rsidRPr="00982014" w:rsidRDefault="007D323E" w:rsidP="007D323E">
      <w:pPr>
        <w:suppressLineNumbers/>
        <w:spacing w:line="240" w:lineRule="auto"/>
        <w:rPr>
          <w:b/>
          <w:sz w:val="32"/>
          <w:szCs w:val="32"/>
        </w:rPr>
      </w:pPr>
      <w:r w:rsidRPr="00982014">
        <w:rPr>
          <w:b/>
          <w:sz w:val="32"/>
          <w:szCs w:val="32"/>
        </w:rPr>
        <w:t xml:space="preserve">Up-regulation of hsa-miR-210 </w:t>
      </w:r>
      <w:r>
        <w:rPr>
          <w:b/>
          <w:sz w:val="32"/>
          <w:szCs w:val="32"/>
        </w:rPr>
        <w:t>P</w:t>
      </w:r>
      <w:r w:rsidRPr="00982014">
        <w:rPr>
          <w:b/>
          <w:sz w:val="32"/>
          <w:szCs w:val="32"/>
        </w:rPr>
        <w:t xml:space="preserve">romotes </w:t>
      </w:r>
      <w:r>
        <w:rPr>
          <w:b/>
          <w:sz w:val="32"/>
          <w:szCs w:val="32"/>
        </w:rPr>
        <w:t>V</w:t>
      </w:r>
      <w:r w:rsidRPr="00982014">
        <w:rPr>
          <w:b/>
          <w:sz w:val="32"/>
          <w:szCs w:val="32"/>
        </w:rPr>
        <w:t xml:space="preserve">enous </w:t>
      </w:r>
      <w:r>
        <w:rPr>
          <w:b/>
          <w:sz w:val="32"/>
          <w:szCs w:val="32"/>
        </w:rPr>
        <w:t>M</w:t>
      </w:r>
      <w:r w:rsidRPr="00982014">
        <w:rPr>
          <w:b/>
          <w:sz w:val="32"/>
          <w:szCs w:val="32"/>
        </w:rPr>
        <w:t xml:space="preserve">etastasis and </w:t>
      </w:r>
      <w:r>
        <w:rPr>
          <w:b/>
          <w:sz w:val="32"/>
          <w:szCs w:val="32"/>
        </w:rPr>
        <w:t>P</w:t>
      </w:r>
      <w:r w:rsidRPr="00982014">
        <w:rPr>
          <w:b/>
          <w:sz w:val="32"/>
          <w:szCs w:val="32"/>
        </w:rPr>
        <w:t xml:space="preserve">redicts </w:t>
      </w:r>
      <w:r>
        <w:rPr>
          <w:b/>
          <w:sz w:val="32"/>
          <w:szCs w:val="32"/>
        </w:rPr>
        <w:t>P</w:t>
      </w:r>
      <w:r w:rsidRPr="00982014">
        <w:rPr>
          <w:b/>
          <w:sz w:val="32"/>
          <w:szCs w:val="32"/>
        </w:rPr>
        <w:t xml:space="preserve">oor </w:t>
      </w:r>
      <w:r>
        <w:rPr>
          <w:b/>
          <w:sz w:val="32"/>
          <w:szCs w:val="32"/>
        </w:rPr>
        <w:t>P</w:t>
      </w:r>
      <w:r w:rsidRPr="00982014">
        <w:rPr>
          <w:b/>
          <w:sz w:val="32"/>
          <w:szCs w:val="32"/>
        </w:rPr>
        <w:t xml:space="preserve">rognosis in </w:t>
      </w:r>
      <w:r>
        <w:rPr>
          <w:b/>
          <w:sz w:val="32"/>
          <w:szCs w:val="32"/>
        </w:rPr>
        <w:t>H</w:t>
      </w:r>
      <w:r w:rsidRPr="00982014">
        <w:rPr>
          <w:rFonts w:hint="eastAsia"/>
          <w:b/>
          <w:sz w:val="32"/>
          <w:szCs w:val="32"/>
        </w:rPr>
        <w:t>epat</w:t>
      </w:r>
      <w:r w:rsidRPr="00982014">
        <w:rPr>
          <w:b/>
          <w:sz w:val="32"/>
          <w:szCs w:val="32"/>
        </w:rPr>
        <w:t xml:space="preserve">ocellular </w:t>
      </w:r>
      <w:r>
        <w:rPr>
          <w:b/>
          <w:sz w:val="32"/>
          <w:szCs w:val="32"/>
        </w:rPr>
        <w:t>C</w:t>
      </w:r>
      <w:r w:rsidRPr="00982014">
        <w:rPr>
          <w:b/>
          <w:sz w:val="32"/>
          <w:szCs w:val="32"/>
        </w:rPr>
        <w:t>arcinoma</w:t>
      </w:r>
    </w:p>
    <w:p w14:paraId="3087053E" w14:textId="7EE07D5F" w:rsidR="007D323E" w:rsidRPr="007E7E7F" w:rsidRDefault="007D323E" w:rsidP="007D323E">
      <w:pPr>
        <w:spacing w:before="240" w:after="240" w:line="240" w:lineRule="auto"/>
        <w:rPr>
          <w:b/>
          <w:szCs w:val="24"/>
        </w:rPr>
      </w:pPr>
      <w:bookmarkStart w:id="0" w:name="_Hlk508974600"/>
      <w:r w:rsidRPr="007E7E7F">
        <w:rPr>
          <w:b/>
          <w:szCs w:val="24"/>
        </w:rPr>
        <w:t>Jia Ji</w:t>
      </w:r>
      <w:r w:rsidRPr="007E7E7F">
        <w:rPr>
          <w:rFonts w:hint="eastAsia"/>
          <w:b/>
          <w:szCs w:val="24"/>
          <w:vertAlign w:val="superscript"/>
        </w:rPr>
        <w:t xml:space="preserve"> #</w:t>
      </w:r>
      <w:r w:rsidRPr="007E7E7F">
        <w:rPr>
          <w:b/>
          <w:szCs w:val="24"/>
        </w:rPr>
        <w:t xml:space="preserve">, </w:t>
      </w:r>
      <w:r w:rsidRPr="007E7E7F">
        <w:rPr>
          <w:rFonts w:hint="eastAsia"/>
          <w:b/>
        </w:rPr>
        <w:t>Yuan Rong</w:t>
      </w:r>
      <w:r w:rsidRPr="007E7E7F">
        <w:rPr>
          <w:rFonts w:hint="eastAsia"/>
          <w:b/>
          <w:szCs w:val="24"/>
          <w:vertAlign w:val="superscript"/>
        </w:rPr>
        <w:t>#</w:t>
      </w:r>
      <w:r w:rsidRPr="007E7E7F">
        <w:rPr>
          <w:b/>
          <w:szCs w:val="24"/>
        </w:rPr>
        <w:t>,</w:t>
      </w:r>
      <w:r w:rsidRPr="007E7E7F">
        <w:rPr>
          <w:rFonts w:hint="eastAsia"/>
          <w:b/>
        </w:rPr>
        <w:t xml:space="preserve"> </w:t>
      </w:r>
      <w:r w:rsidR="00373758" w:rsidRPr="007E7E7F">
        <w:rPr>
          <w:b/>
          <w:szCs w:val="24"/>
        </w:rPr>
        <w:t>Chang-Liang Luo,</w:t>
      </w:r>
      <w:r w:rsidR="00373758">
        <w:rPr>
          <w:b/>
          <w:szCs w:val="24"/>
        </w:rPr>
        <w:t xml:space="preserve"> </w:t>
      </w:r>
      <w:proofErr w:type="spellStart"/>
      <w:r w:rsidR="00F66122">
        <w:rPr>
          <w:b/>
          <w:szCs w:val="24"/>
        </w:rPr>
        <w:t>Shuo</w:t>
      </w:r>
      <w:proofErr w:type="spellEnd"/>
      <w:r w:rsidR="00F66122">
        <w:rPr>
          <w:b/>
          <w:szCs w:val="24"/>
        </w:rPr>
        <w:t xml:space="preserve"> Li, </w:t>
      </w:r>
      <w:r w:rsidR="00373758">
        <w:rPr>
          <w:b/>
          <w:szCs w:val="24"/>
        </w:rPr>
        <w:t xml:space="preserve">Xiang Jiang, </w:t>
      </w:r>
      <w:r w:rsidRPr="007E7E7F">
        <w:rPr>
          <w:rFonts w:hint="eastAsia"/>
          <w:b/>
        </w:rPr>
        <w:t>Hong Weng, Hao Chen,</w:t>
      </w:r>
      <w:r w:rsidRPr="007E7E7F">
        <w:rPr>
          <w:rFonts w:hint="eastAsia"/>
          <w:b/>
          <w:szCs w:val="24"/>
        </w:rPr>
        <w:t xml:space="preserve"> </w:t>
      </w:r>
      <w:r w:rsidRPr="007E7E7F">
        <w:rPr>
          <w:b/>
          <w:szCs w:val="24"/>
        </w:rPr>
        <w:t xml:space="preserve">Wu-Wen Zhang, Wen </w:t>
      </w:r>
      <w:proofErr w:type="spellStart"/>
      <w:r w:rsidRPr="007E7E7F">
        <w:rPr>
          <w:b/>
          <w:szCs w:val="24"/>
        </w:rPr>
        <w:t>Xie</w:t>
      </w:r>
      <w:proofErr w:type="spellEnd"/>
      <w:r w:rsidRPr="007E7E7F">
        <w:rPr>
          <w:b/>
          <w:szCs w:val="24"/>
          <w:vertAlign w:val="superscript"/>
        </w:rPr>
        <w:t>*</w:t>
      </w:r>
      <w:r w:rsidRPr="007E7E7F">
        <w:rPr>
          <w:b/>
          <w:szCs w:val="24"/>
        </w:rPr>
        <w:t>, Fu-Bing Wang</w:t>
      </w:r>
      <w:r w:rsidRPr="007E7E7F">
        <w:rPr>
          <w:b/>
          <w:szCs w:val="24"/>
          <w:vertAlign w:val="superscript"/>
        </w:rPr>
        <w:t>*</w:t>
      </w:r>
    </w:p>
    <w:bookmarkEnd w:id="0"/>
    <w:p w14:paraId="75976911" w14:textId="77777777" w:rsidR="007D323E" w:rsidRDefault="007D323E" w:rsidP="007D323E">
      <w:pPr>
        <w:autoSpaceDE w:val="0"/>
        <w:autoSpaceDN w:val="0"/>
        <w:adjustRightInd w:val="0"/>
        <w:spacing w:before="240" w:line="240" w:lineRule="auto"/>
        <w:rPr>
          <w:szCs w:val="24"/>
        </w:rPr>
      </w:pPr>
      <w:r w:rsidRPr="00376CC5">
        <w:rPr>
          <w:b/>
          <w:szCs w:val="24"/>
        </w:rPr>
        <w:t>* Correspondence:</w:t>
      </w:r>
    </w:p>
    <w:p w14:paraId="0D988A70" w14:textId="4D28E705" w:rsidR="007D323E" w:rsidRDefault="007D323E" w:rsidP="00F66122">
      <w:pPr>
        <w:spacing w:line="240" w:lineRule="auto"/>
        <w:rPr>
          <w:szCs w:val="24"/>
        </w:rPr>
      </w:pPr>
      <w:r>
        <w:rPr>
          <w:szCs w:val="24"/>
          <w:vertAlign w:val="superscript"/>
        </w:rPr>
        <w:t>*</w:t>
      </w:r>
      <w:r>
        <w:rPr>
          <w:szCs w:val="24"/>
        </w:rPr>
        <w:t xml:space="preserve">Corresponding author: Fu-Bing Wang, Department of Laboratory Medicine, </w:t>
      </w:r>
      <w:proofErr w:type="spellStart"/>
      <w:r>
        <w:rPr>
          <w:szCs w:val="24"/>
        </w:rPr>
        <w:t>Zhongnan</w:t>
      </w:r>
      <w:proofErr w:type="spellEnd"/>
      <w:r>
        <w:rPr>
          <w:szCs w:val="24"/>
        </w:rPr>
        <w:t xml:space="preserve"> Hospital of Wuhan University, No 169 </w:t>
      </w:r>
      <w:proofErr w:type="spellStart"/>
      <w:r>
        <w:rPr>
          <w:szCs w:val="24"/>
        </w:rPr>
        <w:t>Donghu</w:t>
      </w:r>
      <w:proofErr w:type="spellEnd"/>
      <w:r>
        <w:rPr>
          <w:szCs w:val="24"/>
        </w:rPr>
        <w:t xml:space="preserve"> Road, Wuchang District, Wuhan 430071, P.R. China. Email address: wfb20042002@sina.com; Tel: +86-27-67813517; Fax: +86-27-67813128; </w:t>
      </w:r>
      <w:r>
        <w:rPr>
          <w:rFonts w:hint="eastAsia"/>
          <w:szCs w:val="24"/>
        </w:rPr>
        <w:t xml:space="preserve">and </w:t>
      </w:r>
      <w:r>
        <w:rPr>
          <w:szCs w:val="24"/>
        </w:rPr>
        <w:t xml:space="preserve">Wen </w:t>
      </w:r>
      <w:proofErr w:type="spellStart"/>
      <w:r>
        <w:rPr>
          <w:szCs w:val="24"/>
        </w:rPr>
        <w:t>Xie</w:t>
      </w:r>
      <w:proofErr w:type="spellEnd"/>
      <w:r>
        <w:rPr>
          <w:szCs w:val="24"/>
        </w:rPr>
        <w:t xml:space="preserve">, </w:t>
      </w:r>
      <w:hyperlink r:id="rId7" w:history="1">
        <w:r w:rsidRPr="00CD575E">
          <w:rPr>
            <w:rStyle w:val="ab"/>
            <w:szCs w:val="24"/>
          </w:rPr>
          <w:t>whxw007@126.com</w:t>
        </w:r>
      </w:hyperlink>
      <w:r>
        <w:rPr>
          <w:szCs w:val="24"/>
        </w:rPr>
        <w:t>.</w:t>
      </w:r>
    </w:p>
    <w:p w14:paraId="3533942B" w14:textId="77777777" w:rsidR="00F66122" w:rsidRPr="00F66122" w:rsidRDefault="00F66122" w:rsidP="00F66122">
      <w:pPr>
        <w:spacing w:line="240" w:lineRule="auto"/>
        <w:rPr>
          <w:szCs w:val="24"/>
        </w:rPr>
      </w:pPr>
    </w:p>
    <w:p w14:paraId="5153D9D0" w14:textId="77777777" w:rsidR="00F66122" w:rsidRDefault="00F66122" w:rsidP="00F66122">
      <w:pPr>
        <w:pStyle w:val="1"/>
        <w:numPr>
          <w:ilvl w:val="0"/>
          <w:numId w:val="6"/>
        </w:numPr>
      </w:pPr>
      <w:r>
        <w:t>Supplementary Figures and Tables</w:t>
      </w:r>
    </w:p>
    <w:p w14:paraId="70F38129" w14:textId="77777777" w:rsidR="00F66122" w:rsidRDefault="00F66122" w:rsidP="00F66122">
      <w:pPr>
        <w:pStyle w:val="2"/>
        <w:numPr>
          <w:ilvl w:val="1"/>
          <w:numId w:val="6"/>
        </w:numPr>
      </w:pPr>
      <w:r>
        <w:t>Supplementary Figures</w:t>
      </w:r>
    </w:p>
    <w:p w14:paraId="0A209993" w14:textId="107F5C27" w:rsidR="007D323E" w:rsidRDefault="00F66122" w:rsidP="007D323E">
      <w:pPr>
        <w:rPr>
          <w:b/>
        </w:rPr>
      </w:pPr>
      <w:r>
        <w:rPr>
          <w:b/>
          <w:noProof/>
        </w:rPr>
        <w:drawing>
          <wp:inline distT="0" distB="0" distL="0" distR="0" wp14:anchorId="00FEECDC" wp14:editId="0C7E867C">
            <wp:extent cx="5274310" cy="349250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S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9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CECF9" w14:textId="77777777" w:rsidR="00F66122" w:rsidRDefault="00F66122" w:rsidP="00F66122">
      <w:pPr>
        <w:suppressLineNumbers/>
        <w:rPr>
          <w:b/>
        </w:rPr>
      </w:pPr>
      <w:r>
        <w:rPr>
          <w:b/>
        </w:rPr>
        <w:t xml:space="preserve">Figure S1. </w:t>
      </w:r>
      <w:r w:rsidRPr="00B709C5">
        <w:rPr>
          <w:b/>
        </w:rPr>
        <w:t>Correlation of</w:t>
      </w:r>
      <w:r w:rsidRPr="005D0E31">
        <w:rPr>
          <w:b/>
        </w:rPr>
        <w:t xml:space="preserve"> </w:t>
      </w:r>
      <w:r>
        <w:rPr>
          <w:b/>
        </w:rPr>
        <w:t xml:space="preserve">12 </w:t>
      </w:r>
      <w:r w:rsidRPr="00921384">
        <w:rPr>
          <w:b/>
        </w:rPr>
        <w:t>Clinical characteristics</w:t>
      </w:r>
      <w:r w:rsidRPr="00B709C5">
        <w:rPr>
          <w:b/>
        </w:rPr>
        <w:t xml:space="preserve"> with overall survival</w:t>
      </w:r>
      <w:r>
        <w:rPr>
          <w:b/>
        </w:rPr>
        <w:t xml:space="preserve"> of HCC patients</w:t>
      </w:r>
    </w:p>
    <w:p w14:paraId="13DBD9A3" w14:textId="04FD40A4" w:rsidR="00F66122" w:rsidRDefault="00F66122" w:rsidP="00F66122">
      <w:pPr>
        <w:suppressLineNumbers/>
        <w:rPr>
          <w:szCs w:val="24"/>
        </w:rPr>
      </w:pPr>
      <w:r>
        <w:rPr>
          <w:rFonts w:hint="eastAsia"/>
          <w:b/>
        </w:rPr>
        <w:lastRenderedPageBreak/>
        <w:t>N</w:t>
      </w:r>
      <w:r>
        <w:rPr>
          <w:b/>
        </w:rPr>
        <w:t>otes:</w:t>
      </w:r>
      <w:r w:rsidRPr="00921384">
        <w:rPr>
          <w:szCs w:val="24"/>
        </w:rPr>
        <w:t xml:space="preserve"> </w:t>
      </w:r>
      <w:r w:rsidRPr="004A56E5">
        <w:rPr>
          <w:szCs w:val="24"/>
        </w:rPr>
        <w:t>Survival analysis of</w:t>
      </w:r>
      <w:r>
        <w:rPr>
          <w:szCs w:val="24"/>
        </w:rPr>
        <w:t xml:space="preserve"> age(A); gender(B); A</w:t>
      </w:r>
      <w:r w:rsidR="00FB2D6C">
        <w:rPr>
          <w:szCs w:val="24"/>
        </w:rPr>
        <w:t>FP</w:t>
      </w:r>
      <w:r>
        <w:rPr>
          <w:szCs w:val="24"/>
        </w:rPr>
        <w:t xml:space="preserve"> level(C); pathological grade(D); TNM stage(E); tumor stage(F); lymph-node metastasis(G); distant metastasis(H); child-</w:t>
      </w:r>
      <w:proofErr w:type="spellStart"/>
      <w:r>
        <w:rPr>
          <w:szCs w:val="24"/>
        </w:rPr>
        <w:t>pugh</w:t>
      </w:r>
      <w:proofErr w:type="spellEnd"/>
      <w:r>
        <w:rPr>
          <w:szCs w:val="24"/>
        </w:rPr>
        <w:t xml:space="preserve"> score(I); liver fibrosis(J); </w:t>
      </w:r>
      <w:r w:rsidRPr="00645340">
        <w:rPr>
          <w:szCs w:val="24"/>
        </w:rPr>
        <w:t>vascular invasion</w:t>
      </w:r>
      <w:r>
        <w:rPr>
          <w:szCs w:val="24"/>
        </w:rPr>
        <w:t>(K); race(L).</w:t>
      </w:r>
    </w:p>
    <w:p w14:paraId="65B250C6" w14:textId="2A060DCD" w:rsidR="007D323E" w:rsidRDefault="007D323E" w:rsidP="007D323E">
      <w:pPr>
        <w:rPr>
          <w:b/>
        </w:rPr>
      </w:pPr>
    </w:p>
    <w:p w14:paraId="454C289F" w14:textId="77777777" w:rsidR="00F66122" w:rsidRPr="00F66122" w:rsidRDefault="00F66122" w:rsidP="007D323E">
      <w:pPr>
        <w:rPr>
          <w:b/>
        </w:rPr>
      </w:pPr>
    </w:p>
    <w:p w14:paraId="2AEEACDB" w14:textId="4390EDF8" w:rsidR="007D323E" w:rsidRDefault="00F66122" w:rsidP="007D323E">
      <w:pPr>
        <w:rPr>
          <w:b/>
        </w:rPr>
      </w:pPr>
      <w:r>
        <w:rPr>
          <w:b/>
          <w:noProof/>
        </w:rPr>
        <w:drawing>
          <wp:inline distT="0" distB="0" distL="0" distR="0" wp14:anchorId="4535CE2D" wp14:editId="52B13BA5">
            <wp:extent cx="5274310" cy="366649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6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E45AE" w14:textId="77777777" w:rsidR="00F66122" w:rsidRDefault="00F66122" w:rsidP="00F66122">
      <w:pPr>
        <w:suppressLineNumbers/>
        <w:rPr>
          <w:b/>
        </w:rPr>
      </w:pPr>
      <w:r>
        <w:rPr>
          <w:rFonts w:hint="eastAsia"/>
          <w:b/>
        </w:rPr>
        <w:t>F</w:t>
      </w:r>
      <w:r>
        <w:rPr>
          <w:b/>
        </w:rPr>
        <w:t>igure S2. Expression of hsa-miR-210 in different subgroups</w:t>
      </w:r>
    </w:p>
    <w:p w14:paraId="55034FB1" w14:textId="26DD4579" w:rsidR="00F66122" w:rsidRDefault="00F66122" w:rsidP="00F66122">
      <w:pPr>
        <w:suppressLineNumbers/>
        <w:rPr>
          <w:szCs w:val="24"/>
        </w:rPr>
      </w:pPr>
      <w:r>
        <w:rPr>
          <w:rFonts w:hint="eastAsia"/>
          <w:b/>
        </w:rPr>
        <w:t>N</w:t>
      </w:r>
      <w:r>
        <w:rPr>
          <w:b/>
        </w:rPr>
        <w:t xml:space="preserve">ote: </w:t>
      </w:r>
      <w:r w:rsidRPr="00D06DA3">
        <w:t>Expression of hsa-miR-210 in subgroups of</w:t>
      </w:r>
      <w:r>
        <w:rPr>
          <w:b/>
        </w:rPr>
        <w:t xml:space="preserve"> </w:t>
      </w:r>
      <w:r>
        <w:rPr>
          <w:szCs w:val="24"/>
        </w:rPr>
        <w:t>age(A); gender(B); A</w:t>
      </w:r>
      <w:r w:rsidR="00FB2D6C">
        <w:rPr>
          <w:szCs w:val="24"/>
        </w:rPr>
        <w:t>FP</w:t>
      </w:r>
      <w:r>
        <w:rPr>
          <w:szCs w:val="24"/>
        </w:rPr>
        <w:t xml:space="preserve"> level(C); pathological grade(D); TNM stage(E); tumor stage(F); lymph-node metastasis(G); distant metastasis(H); child-</w:t>
      </w:r>
      <w:proofErr w:type="spellStart"/>
      <w:r>
        <w:rPr>
          <w:szCs w:val="24"/>
        </w:rPr>
        <w:t>pugh</w:t>
      </w:r>
      <w:proofErr w:type="spellEnd"/>
      <w:r>
        <w:rPr>
          <w:szCs w:val="24"/>
        </w:rPr>
        <w:t xml:space="preserve"> score(I); liver fibrosis(J); </w:t>
      </w:r>
      <w:r w:rsidRPr="00645340">
        <w:rPr>
          <w:szCs w:val="24"/>
        </w:rPr>
        <w:t>vascular invasion</w:t>
      </w:r>
      <w:r>
        <w:rPr>
          <w:szCs w:val="24"/>
        </w:rPr>
        <w:t>(K); race(L).</w:t>
      </w:r>
    </w:p>
    <w:p w14:paraId="74F34212" w14:textId="77777777" w:rsidR="00F66122" w:rsidRDefault="00F66122" w:rsidP="00F66122">
      <w:pPr>
        <w:suppressLineNumbers/>
        <w:rPr>
          <w:szCs w:val="24"/>
        </w:rPr>
      </w:pPr>
    </w:p>
    <w:p w14:paraId="6D01C6C5" w14:textId="77777777" w:rsidR="00F66122" w:rsidRDefault="00F66122" w:rsidP="00F66122">
      <w:pPr>
        <w:suppressLineNumbers/>
        <w:rPr>
          <w:szCs w:val="24"/>
        </w:rPr>
      </w:pPr>
    </w:p>
    <w:p w14:paraId="6427755A" w14:textId="77777777" w:rsidR="00F66122" w:rsidRDefault="00F66122" w:rsidP="00F66122">
      <w:pPr>
        <w:suppressLineNumbers/>
        <w:rPr>
          <w:szCs w:val="24"/>
        </w:rPr>
      </w:pPr>
    </w:p>
    <w:p w14:paraId="736C6500" w14:textId="58CDD7D5" w:rsidR="00F66122" w:rsidRPr="00F66122" w:rsidRDefault="00F66122" w:rsidP="00F66122">
      <w:pPr>
        <w:suppressLineNumbers/>
        <w:rPr>
          <w:szCs w:val="24"/>
        </w:rPr>
        <w:sectPr w:rsidR="00F66122" w:rsidRPr="00F66122" w:rsidSect="00F66122">
          <w:pgSz w:w="11906" w:h="16838"/>
          <w:pgMar w:top="1440" w:right="1797" w:bottom="1440" w:left="1797" w:header="851" w:footer="992" w:gutter="0"/>
          <w:cols w:space="425"/>
          <w:docGrid w:type="linesAndChars" w:linePitch="326"/>
        </w:sectPr>
      </w:pPr>
    </w:p>
    <w:p w14:paraId="7AD1810F" w14:textId="1C295F61" w:rsidR="00F66122" w:rsidRDefault="00F66122" w:rsidP="00F66122">
      <w:pPr>
        <w:pStyle w:val="2"/>
        <w:numPr>
          <w:ilvl w:val="1"/>
          <w:numId w:val="6"/>
        </w:numPr>
      </w:pPr>
      <w:r>
        <w:lastRenderedPageBreak/>
        <w:t>Supplementary Table</w:t>
      </w:r>
    </w:p>
    <w:p w14:paraId="35650ED2" w14:textId="5E0AD68B" w:rsidR="00176F93" w:rsidRDefault="00745C0F">
      <w:r w:rsidRPr="00745C0F">
        <w:rPr>
          <w:b/>
        </w:rPr>
        <w:t xml:space="preserve">Table S1. </w:t>
      </w:r>
      <w:r>
        <w:t>Target genes of hsa-miR-210</w:t>
      </w:r>
    </w:p>
    <w:tbl>
      <w:tblPr>
        <w:tblStyle w:val="a8"/>
        <w:tblW w:w="14034" w:type="dxa"/>
        <w:tblLook w:val="04A0" w:firstRow="1" w:lastRow="0" w:firstColumn="1" w:lastColumn="0" w:noHBand="0" w:noVBand="1"/>
      </w:tblPr>
      <w:tblGrid>
        <w:gridCol w:w="1985"/>
        <w:gridCol w:w="12049"/>
      </w:tblGrid>
      <w:tr w:rsidR="00745C0F" w:rsidRPr="00FE39C4" w14:paraId="5315FD4A" w14:textId="77777777" w:rsidTr="00F66122">
        <w:trPr>
          <w:trHeight w:val="486"/>
        </w:trPr>
        <w:tc>
          <w:tcPr>
            <w:tcW w:w="1985" w:type="dxa"/>
            <w:tcBorders>
              <w:left w:val="nil"/>
              <w:bottom w:val="single" w:sz="4" w:space="0" w:color="auto"/>
              <w:right w:val="nil"/>
            </w:tcBorders>
          </w:tcPr>
          <w:p w14:paraId="2861C4AD" w14:textId="77777777" w:rsidR="00745C0F" w:rsidRPr="00FE39C4" w:rsidRDefault="00745C0F" w:rsidP="00125DA1">
            <w:pPr>
              <w:spacing w:line="360" w:lineRule="auto"/>
              <w:jc w:val="center"/>
              <w:rPr>
                <w:szCs w:val="24"/>
              </w:rPr>
            </w:pPr>
            <w:r w:rsidRPr="00FE39C4">
              <w:rPr>
                <w:szCs w:val="24"/>
              </w:rPr>
              <w:t>miRNA</w:t>
            </w:r>
          </w:p>
        </w:tc>
        <w:tc>
          <w:tcPr>
            <w:tcW w:w="12049" w:type="dxa"/>
            <w:tcBorders>
              <w:left w:val="nil"/>
              <w:bottom w:val="single" w:sz="4" w:space="0" w:color="auto"/>
              <w:right w:val="nil"/>
            </w:tcBorders>
          </w:tcPr>
          <w:p w14:paraId="49C2D945" w14:textId="77777777" w:rsidR="00745C0F" w:rsidRPr="00FE39C4" w:rsidRDefault="00745C0F" w:rsidP="00125DA1">
            <w:pPr>
              <w:spacing w:line="360" w:lineRule="auto"/>
              <w:jc w:val="center"/>
              <w:rPr>
                <w:szCs w:val="24"/>
              </w:rPr>
            </w:pPr>
            <w:r w:rsidRPr="00FE39C4">
              <w:rPr>
                <w:szCs w:val="24"/>
              </w:rPr>
              <w:t xml:space="preserve"> target gene</w:t>
            </w:r>
          </w:p>
        </w:tc>
      </w:tr>
      <w:tr w:rsidR="00745C0F" w:rsidRPr="00FE39C4" w14:paraId="6D2891D0" w14:textId="77777777" w:rsidTr="00125DA1">
        <w:trPr>
          <w:trHeight w:val="547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A2D5D4" w14:textId="77777777" w:rsidR="00745C0F" w:rsidRPr="00FE39C4" w:rsidRDefault="00745C0F" w:rsidP="00125DA1">
            <w:pPr>
              <w:spacing w:line="4000" w:lineRule="exact"/>
              <w:jc w:val="center"/>
              <w:rPr>
                <w:szCs w:val="24"/>
              </w:rPr>
            </w:pPr>
            <w:r w:rsidRPr="00FE39C4">
              <w:rPr>
                <w:szCs w:val="24"/>
              </w:rPr>
              <w:t>hsa-miR-2</w:t>
            </w:r>
            <w:r>
              <w:rPr>
                <w:rFonts w:hint="eastAsia"/>
                <w:szCs w:val="24"/>
              </w:rPr>
              <w:t>10</w:t>
            </w:r>
          </w:p>
        </w:tc>
        <w:tc>
          <w:tcPr>
            <w:tcW w:w="120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F1E69B" w14:textId="41D2F04B" w:rsidR="00745C0F" w:rsidRPr="00D444DB" w:rsidRDefault="00745C0F" w:rsidP="00125DA1">
            <w:pPr>
              <w:spacing w:line="360" w:lineRule="auto"/>
              <w:jc w:val="center"/>
              <w:rPr>
                <w:sz w:val="18"/>
                <w:szCs w:val="24"/>
              </w:rPr>
            </w:pPr>
            <w:r w:rsidRPr="004F3BCF">
              <w:rPr>
                <w:rFonts w:hint="eastAsia"/>
                <w:sz w:val="21"/>
                <w:szCs w:val="24"/>
              </w:rPr>
              <w:t>ACTN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CVR1B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NaXp1bm88L0F1dGhvcj48WWVhcj4yMDA5PC9ZZWFyPjxS
ZWNOdW0+MTQxNjwvUmVjTnVtPjxEaXNwbGF5VGV4dD4oMSk8L0Rpc3BsYXlUZXh0PjxyZWNvcmQ+
PHJlYy1udW1iZXI+MTQxNjwvcmVjLW51bWJlcj48Zm9yZWlnbi1rZXlzPjxrZXkgYXBwPSJFTiIg
ZGItaWQ9InowcHRycHhkNzVmYXd6ZTlmNWM1enJyOGRhNXcwNTkwOXc1ZiIgdGltZXN0YW1wPSIx
NTIyNTY0MTU4Ij4xNDE2PC9rZXk+PC9mb3JlaWduLWtleXM+PHJlZi10eXBlIG5hbWU9IkpvdXJu
YWwgQXJ0aWNsZSI+MTc8L3JlZi10eXBlPjxjb250cmlidXRvcnM+PGF1dGhvcnM+PGF1dGhvcj5N
aXp1bm8sIFkuPC9hdXRob3I+PGF1dGhvcj5Ub2t1emF3YSwgWS48L2F1dGhvcj48YXV0aG9yPk5p
bm9taXlhLCBZLjwvYXV0aG9yPjxhdXRob3I+WWFnaSwgSy48L2F1dGhvcj48YXV0aG9yPllhdHN1
a2EtS2FuZXNha2ksIFkuPC9hdXRob3I+PGF1dGhvcj5TdWRhLCBULjwvYXV0aG9yPjxhdXRob3I+
RnVrdWRhLCBULjwvYXV0aG9yPjxhdXRob3I+S2F0YWdpcmksIFQuPC9hdXRob3I+PGF1dGhvcj5L
b25kb2gsIFkuPC9hdXRob3I+PGF1dGhvcj5BbWVtaXlhLCBULjwvYXV0aG9yPjxhdXRob3I+VGFz
aGlybywgSC48L2F1dGhvcj48YXV0aG9yPk9rYXpha2ksIFkuPC9hdXRob3I+PC9hdXRob3JzPjwv
Y29udHJpYnV0b3JzPjxhdXRoLWFkZHJlc3M+RGl2aXNpb24gb2YgRnVuY3Rpb25hbCBHZW5vbWlj
cyBhbmQgU3lzdGVtcyBNZWRpY2luZSwgUmVzZWFyY2ggQ2VudGVyIGZvciBHZW5vbWljIE1lZGlj
aW5lLCBTYWl0YW1hIE1lZGljYWwgVW5pdmVyc2l0eSwgSGlkYWthLCBKYXBhbi48L2F1dGgtYWRk
cmVzcz48dGl0bGVzPjx0aXRsZT5taVItMjEwIHByb21vdGVzIG9zdGVvYmxhc3RpYyBkaWZmZXJl
bnRpYXRpb24gdGhyb3VnaCBpbmhpYml0aW9uIG9mIEFjdlIxYjwvdGl0bGU+PHNlY29uZGFyeS10
aXRsZT5GRUJTIExldHQ8L3NlY29uZGFyeS10aXRsZT48YWx0LXRpdGxlPkZFQlMgbGV0dGVyczwv
YWx0LXRpdGxlPjwvdGl0bGVzPjxwZXJpb2RpY2FsPjxmdWxsLXRpdGxlPkZFQlMgTGV0dDwvZnVs
bC10aXRsZT48YWJici0xPkZFQlMgbGV0dGVyczwvYWJici0xPjwvcGVyaW9kaWNhbD48YWx0LXBl
cmlvZGljYWw+PGZ1bGwtdGl0bGU+RkVCUyBMZXR0PC9mdWxsLXRpdGxlPjxhYmJyLTE+RkVCUyBs
ZXR0ZXJzPC9hYmJyLTE+PC9hbHQtcGVyaW9kaWNhbD48cGFnZXM+MjI2My04PC9wYWdlcz48dm9s
dW1lPjU4Mzwvdm9sdW1lPjxudW1iZXI+MTM8L251bWJlcj48ZWRpdGlvbj4yMDA5LzA2LzEzPC9l
ZGl0aW9uPjxrZXl3b3Jkcz48a2V5d29yZD5BY3RpdmluIFJlY2VwdG9ycywgVHlwZSBJLyphbnRh
Z29uaXN0cyAmYW1wOyBpbmhpYml0b3JzL21ldGFib2xpc208L2tleXdvcmQ+PGtleXdvcmQ+QW5p
bWFsczwva2V5d29yZD48a2V5d29yZD5Cb25lIE1vcnBob2dlbmV0aWMgUHJvdGVpbiA0L21ldGFi
b2xpc208L2tleXdvcmQ+PGtleXdvcmQ+KkNlbGwgRGlmZmVyZW50aWF0aW9uPC9rZXl3b3JkPjxr
ZXl3b3JkPkNlbGxzLCBDdWx0dXJlZDwva2V5d29yZD48a2V5d29yZD5NaWNlPC9rZXl3b3JkPjxr
ZXl3b3JkPk1pY3JvUk5Bcy8qbWV0YWJvbGlzbTwva2V5d29yZD48a2V5d29yZD5Pc3Rlb2JsYXN0
cy8qY3l0b2xvZ3kvbWV0YWJvbGlzbTwva2V5d29yZD48a2V5d29yZD5TaWduYWwgVHJhbnNkdWN0
aW9uPC9rZXl3b3JkPjxrZXl3b3JkPlRyYW5zZmVjdGlvbjwva2V5d29yZD48a2V5d29yZD5UcmFu
c2Zvcm1pbmcgR3Jvd3RoIEZhY3RvciBiZXRhL21ldGFib2xpc208L2tleXdvcmQ+PC9rZXl3b3Jk
cz48ZGF0ZXM+PHllYXI+MjAwOTwveWVhcj48cHViLWRhdGVzPjxkYXRlPkp1bCA3PC9kYXRlPjwv
cHViLWRhdGVzPjwvZGF0ZXM+PGlzYm4+MDAxNC01NzkzPC9pc2JuPjxhY2Nlc3Npb24tbnVtPjE5
NTIwMDc5PC9hY2Nlc3Npb24tbnVtPjx1cmxzPjwvdXJscz48ZWxlY3Ryb25pYy1yZXNvdXJjZS1u
dW0+MTAuMTAxNi9qLmZlYnNsZXQuMjAwOS4wNi4wMDY8L2VsZWN0cm9uaWMtcmVzb3VyY2UtbnVt
PjxyZW1vdGUtZGF0YWJhc2UtcHJvdmlkZXI+TkxNPC9yZW1vdGUtZGF0YWJhc2UtcHJvdmlkZXI+
PGxhbmd1YWdlPmVuZzwvbGFuZ3VhZ2U+PC9yZWNvcmQ+PC9DaXRlPjwvRW5kTm90ZT4A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NaXp1bm88L0F1dGhvcj48WWVhcj4yMDA5PC9ZZWFyPjxS
ZWNOdW0+MTQxNjwvUmVjTnVtPjxEaXNwbGF5VGV4dD4oMSk8L0Rpc3BsYXlUZXh0PjxyZWNvcmQ+
PHJlYy1udW1iZXI+MTQxNjwvcmVjLW51bWJlcj48Zm9yZWlnbi1rZXlzPjxrZXkgYXBwPSJFTiIg
ZGItaWQ9InowcHRycHhkNzVmYXd6ZTlmNWM1enJyOGRhNXcwNTkwOXc1ZiIgdGltZXN0YW1wPSIx
NTIyNTY0MTU4Ij4xNDE2PC9rZXk+PC9mb3JlaWduLWtleXM+PHJlZi10eXBlIG5hbWU9IkpvdXJu
YWwgQXJ0aWNsZSI+MTc8L3JlZi10eXBlPjxjb250cmlidXRvcnM+PGF1dGhvcnM+PGF1dGhvcj5N
aXp1bm8sIFkuPC9hdXRob3I+PGF1dGhvcj5Ub2t1emF3YSwgWS48L2F1dGhvcj48YXV0aG9yPk5p
bm9taXlhLCBZLjwvYXV0aG9yPjxhdXRob3I+WWFnaSwgSy48L2F1dGhvcj48YXV0aG9yPllhdHN1
a2EtS2FuZXNha2ksIFkuPC9hdXRob3I+PGF1dGhvcj5TdWRhLCBULjwvYXV0aG9yPjxhdXRob3I+
RnVrdWRhLCBULjwvYXV0aG9yPjxhdXRob3I+S2F0YWdpcmksIFQuPC9hdXRob3I+PGF1dGhvcj5L
b25kb2gsIFkuPC9hdXRob3I+PGF1dGhvcj5BbWVtaXlhLCBULjwvYXV0aG9yPjxhdXRob3I+VGFz
aGlybywgSC48L2F1dGhvcj48YXV0aG9yPk9rYXpha2ksIFkuPC9hdXRob3I+PC9hdXRob3JzPjwv
Y29udHJpYnV0b3JzPjxhdXRoLWFkZHJlc3M+RGl2aXNpb24gb2YgRnVuY3Rpb25hbCBHZW5vbWlj
cyBhbmQgU3lzdGVtcyBNZWRpY2luZSwgUmVzZWFyY2ggQ2VudGVyIGZvciBHZW5vbWljIE1lZGlj
aW5lLCBTYWl0YW1hIE1lZGljYWwgVW5pdmVyc2l0eSwgSGlkYWthLCBKYXBhbi48L2F1dGgtYWRk
cmVzcz48dGl0bGVzPjx0aXRsZT5taVItMjEwIHByb21vdGVzIG9zdGVvYmxhc3RpYyBkaWZmZXJl
bnRpYXRpb24gdGhyb3VnaCBpbmhpYml0aW9uIG9mIEFjdlIxYjwvdGl0bGU+PHNlY29uZGFyeS10
aXRsZT5GRUJTIExldHQ8L3NlY29uZGFyeS10aXRsZT48YWx0LXRpdGxlPkZFQlMgbGV0dGVyczwv
YWx0LXRpdGxlPjwvdGl0bGVzPjxwZXJpb2RpY2FsPjxmdWxsLXRpdGxlPkZFQlMgTGV0dDwvZnVs
bC10aXRsZT48YWJici0xPkZFQlMgbGV0dGVyczwvYWJici0xPjwvcGVyaW9kaWNhbD48YWx0LXBl
cmlvZGljYWw+PGZ1bGwtdGl0bGU+RkVCUyBMZXR0PC9mdWxsLXRpdGxlPjxhYmJyLTE+RkVCUyBs
ZXR0ZXJzPC9hYmJyLTE+PC9hbHQtcGVyaW9kaWNhbD48cGFnZXM+MjI2My04PC9wYWdlcz48dm9s
dW1lPjU4Mzwvdm9sdW1lPjxudW1iZXI+MTM8L251bWJlcj48ZWRpdGlvbj4yMDA5LzA2LzEzPC9l
ZGl0aW9uPjxrZXl3b3Jkcz48a2V5d29yZD5BY3RpdmluIFJlY2VwdG9ycywgVHlwZSBJLyphbnRh
Z29uaXN0cyAmYW1wOyBpbmhpYml0b3JzL21ldGFib2xpc208L2tleXdvcmQ+PGtleXdvcmQ+QW5p
bWFsczwva2V5d29yZD48a2V5d29yZD5Cb25lIE1vcnBob2dlbmV0aWMgUHJvdGVpbiA0L21ldGFi
b2xpc208L2tleXdvcmQ+PGtleXdvcmQ+KkNlbGwgRGlmZmVyZW50aWF0aW9uPC9rZXl3b3JkPjxr
ZXl3b3JkPkNlbGxzLCBDdWx0dXJlZDwva2V5d29yZD48a2V5d29yZD5NaWNlPC9rZXl3b3JkPjxr
ZXl3b3JkPk1pY3JvUk5Bcy8qbWV0YWJvbGlzbTwva2V5d29yZD48a2V5d29yZD5Pc3Rlb2JsYXN0
cy8qY3l0b2xvZ3kvbWV0YWJvbGlzbTwva2V5d29yZD48a2V5d29yZD5TaWduYWwgVHJhbnNkdWN0
aW9uPC9rZXl3b3JkPjxrZXl3b3JkPlRyYW5zZmVjdGlvbjwva2V5d29yZD48a2V5d29yZD5UcmFu
c2Zvcm1pbmcgR3Jvd3RoIEZhY3RvciBiZXRhL21ldGFib2xpc208L2tleXdvcmQ+PC9rZXl3b3Jk
cz48ZGF0ZXM+PHllYXI+MjAwOTwveWVhcj48cHViLWRhdGVzPjxkYXRlPkp1bCA3PC9kYXRlPjwv
cHViLWRhdGVzPjwvZGF0ZXM+PGlzYm4+MDAxNC01NzkzPC9pc2JuPjxhY2Nlc3Npb24tbnVtPjE5
NTIwMDc5PC9hY2Nlc3Npb24tbnVtPjx1cmxzPjwvdXJscz48ZWxlY3Ryb25pYy1yZXNvdXJjZS1u
dW0+MTAuMTAxNi9qLmZlYnNsZXQuMjAwOS4wNi4wMDY8L2VsZWN0cm9uaWMtcmVzb3VyY2UtbnVt
PjxyZW1vdGUtZGF0YWJhc2UtcHJvdmlkZXI+TkxNPC9yZW1vdGUtZGF0YWJhc2UtcHJvdmlkZXI+
PGxhbmd1YWdlPmVuZzwvbGFuZ3VhZ2U+PC9yZWNvcmQ+PC9DaXRlPjwvRW5kTm90ZT4A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1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DAMTSL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LDH5A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NKHD1-EIF4EBP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NTXR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P2A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QP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RC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RF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RHGEF1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TF7IP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TG7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XYW5nPC9BdXRob3I+PFllYXI+MjAxNzwvWWVhcj48UmVj
TnVtPjE0MTc8L1JlY051bT48RGlzcGxheVRleHQ+KDIpPC9EaXNwbGF5VGV4dD48cmVjb3JkPjxy
ZWMtbnVtYmVyPjE0MTc8L3JlYy1udW1iZXI+PGZvcmVpZ24ta2V5cz48a2V5IGFwcD0iRU4iIGRi
LWlkPSJ6MHB0cnB4ZDc1ZmF3emU5ZjVjNXpycjhkYTV3MDU5MDl3NWYiIHRpbWVzdGFtcD0iMTUy
MjU2NDM5NCI+MTQxNzwva2V5PjwvZm9yZWlnbi1rZXlzPjxyZWYtdHlwZSBuYW1lPSJKb3VybmFs
IEFydGljbGUiPjE3PC9yZWYtdHlwZT48Y29udHJpYnV0b3JzPjxhdXRob3JzPjxhdXRob3I+V2Fu
ZywgQy48L2F1dGhvcj48YXV0aG9yPlpoYW5nLCBaLiBaLjwvYXV0aG9yPjxhdXRob3I+WWFuZywg
Vy48L2F1dGhvcj48YXV0aG9yPk91eWFuZywgWi4gSC48L2F1dGhvcj48YXV0aG9yPlh1ZSwgSi4g
Qi48L2F1dGhvcj48YXV0aG9yPkxpLCBYLiBMLjwvYXV0aG9yPjxhdXRob3I+WmhhbmcsIEouPC9h
dXRob3I+PGF1dGhvcj5DaGVuLCBXLiBLLjwvYXV0aG9yPjxhdXRob3I+WWFuLCBZLiBHLjwvYXV0
aG9yPjxhdXRob3I+V2FuZywgVy4gSi48L2F1dGhvcj48L2F1dGhvcnM+PC9jb250cmlidXRvcnM+
PGF1dGgtYWRkcmVzcz5EZXBhcnRtZW50IG9mIFNwaW5lIFN1cmdlcnksIFRoZSBGaXJzdCBBZmZp
bGlhdGVkIEhvc3BpdGFsLCBVbml2ZXJzaXR5IG9mIFNvdXRoIENoaW5hLCBIZW5neWFuZywgSHVu
YW4gNDIxMDAxLCBDaGluYS4mI3hEO1NjaG9vbCBvZiBOdXJzaW5nLCBIdW5hbiBQb2x5dGVjaG5p
YyBvZiBFbnZpcm9ubWVudCBhbmQgQmlvbG9neSwgSGVuZ3lhbmcsIEh1bmFuIDQyMTAwMSwgQ2hp
bmEuJiN4RDtEZXBhcnRtZW50IG9mIEhhbmQgTWljcm9zdXJnZXJ5LCBUaGUgRmlyc3QgQWZmaWxp
YXRlZCBIb3NwaXRhbCwgVW5pdmVyc2l0eSBvZiBTb3V0aCBDaGluYSwgSGVuZ3lhbmcsIEh1bmFu
IDQyMTAwMSwgQ2hpbmEuJiN4RDtEZXBhcnRtZW50IG9mIFNwaW5lIFN1cmdlcnksIFRoZSBGaXJz
dCBBZmZpbGlhdGVkIEhvc3BpdGFsLCBVbml2ZXJzaXR5IG9mIFNvdXRoIENoaW5hLCBIZW5neWFu
ZywgSHVuYW4gNDIxMDAxLCBDaGluYS4gRWxlY3Ryb25pYyBhZGRyZXNzOiB3d3d3amoxNjdAcXEu
Y29tLjwvYXV0aC1hZGRyZXNzPjx0aXRsZXM+PHRpdGxlPk1pUi0yMTAgZmFjaWxpdGF0ZXMgRUNN
IGRlZ3JhZGF0aW9uIGJ5IHN1cHByZXNzaW5nIGF1dG9waGFneSB2aWEgc2lsZW5jaW5nIG9mIEFU
RzcgaW4gaHVtYW4gZGVnZW5lcmF0ZWQgTlAgY2VsbHM8L3RpdGxlPjxzZWNvbmRhcnktdGl0bGU+
QmlvbWVkIFBoYXJtYWNvdGhlcjwvc2Vjb25kYXJ5LXRpdGxlPjxhbHQtdGl0bGU+QmlvbWVkaWNp
bmUgJmFtcDsgcGhhcm1hY290aGVyYXB5ID0gQmlvbWVkZWNpbmUgJmFtcDsgcGhhcm1hY290aGVy
YXBpZTwvYWx0LXRpdGxlPjwvdGl0bGVzPjxwZXJpb2RpY2FsPjxmdWxsLXRpdGxlPkJpb21lZCBQ
aGFybWFjb3RoZXI8L2Z1bGwtdGl0bGU+PGFiYnItMT5CaW9tZWRpY2luZSAmYW1wOyBwaGFybWFj
b3RoZXJhcHkgPSBCaW9tZWRlY2luZSAmYW1wOyBwaGFybWFjb3RoZXJhcGllPC9hYmJyLTE+PC9w
ZXJpb2RpY2FsPjxhbHQtcGVyaW9kaWNhbD48ZnVsbC10aXRsZT5CaW9tZWQgUGhhcm1hY290aGVy
PC9mdWxsLXRpdGxlPjxhYmJyLTE+QmlvbWVkaWNpbmUgJmFtcDsgcGhhcm1hY290aGVyYXB5ID0g
QmlvbWVkZWNpbmUgJmFtcDsgcGhhcm1hY290aGVyYXBpZTwvYWJici0xPjwvYWx0LXBlcmlvZGlj
YWw+PHBhZ2VzPjQ3MC00Nzk8L3BhZ2VzPjx2b2x1bWU+OTM8L3ZvbHVtZT48ZWRpdGlvbj4yMDE3
LzA3LzAyPC9lZGl0aW9uPjxrZXl3b3Jkcz48a2V5d29yZD5BdGc3PC9rZXl3b3JkPjxrZXl3b3Jk
PkF1dG9waGFneTwva2V5d29yZD48a2V5d29yZD5FY208L2tleXdvcmQ+PGtleXdvcmQ+SWRkPC9r
ZXl3b3JkPjxrZXl3b3JkPm1pUi0yMTA8L2tleXdvcmQ+PC9rZXl3b3Jkcz48ZGF0ZXM+PHllYXI+
MjAxNzwveWVhcj48cHViLWRhdGVzPjxkYXRlPlNlcDwvZGF0ZT48L3B1Yi1kYXRlcz48L2RhdGVz
Pjxpc2JuPjA3NTMtMzMyMjwvaXNibj48YWNjZXNzaW9uLW51bT4yODY2NzkxNjwvYWNjZXNzaW9u
LW51bT48dXJscz48L3VybHM+PGVsZWN0cm9uaWMtcmVzb3VyY2UtbnVtPjEwLjEwMTYvai5iaW9w
aGEuMjAxNy4wNi4wNDg8L2VsZWN0cm9uaWMtcmVzb3VyY2UtbnVtPjxyZW1vdGUtZGF0YWJhc2Ut
cHJvdmlkZXI+TkxNPC9yZW1vdGUtZGF0YWJhc2UtcHJvdmlkZXI+PGxhbmd1YWdlPmVuZzwvbGFu
Z3VhZ2U+PC9yZWNvcmQ+PC9DaXRlPjwvRW5kTm90ZT5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XYW5nPC9BdXRob3I+PFllYXI+MjAxNzwvWWVhcj48UmVj
TnVtPjE0MTc8L1JlY051bT48RGlzcGxheVRleHQ+KDIpPC9EaXNwbGF5VGV4dD48cmVjb3JkPjxy
ZWMtbnVtYmVyPjE0MTc8L3JlYy1udW1iZXI+PGZvcmVpZ24ta2V5cz48a2V5IGFwcD0iRU4iIGRi
LWlkPSJ6MHB0cnB4ZDc1ZmF3emU5ZjVjNXpycjhkYTV3MDU5MDl3NWYiIHRpbWVzdGFtcD0iMTUy
MjU2NDM5NCI+MTQxNzwva2V5PjwvZm9yZWlnbi1rZXlzPjxyZWYtdHlwZSBuYW1lPSJKb3VybmFs
IEFydGljbGUiPjE3PC9yZWYtdHlwZT48Y29udHJpYnV0b3JzPjxhdXRob3JzPjxhdXRob3I+V2Fu
ZywgQy48L2F1dGhvcj48YXV0aG9yPlpoYW5nLCBaLiBaLjwvYXV0aG9yPjxhdXRob3I+WWFuZywg
Vy48L2F1dGhvcj48YXV0aG9yPk91eWFuZywgWi4gSC48L2F1dGhvcj48YXV0aG9yPlh1ZSwgSi4g
Qi48L2F1dGhvcj48YXV0aG9yPkxpLCBYLiBMLjwvYXV0aG9yPjxhdXRob3I+WmhhbmcsIEouPC9h
dXRob3I+PGF1dGhvcj5DaGVuLCBXLiBLLjwvYXV0aG9yPjxhdXRob3I+WWFuLCBZLiBHLjwvYXV0
aG9yPjxhdXRob3I+V2FuZywgVy4gSi48L2F1dGhvcj48L2F1dGhvcnM+PC9jb250cmlidXRvcnM+
PGF1dGgtYWRkcmVzcz5EZXBhcnRtZW50IG9mIFNwaW5lIFN1cmdlcnksIFRoZSBGaXJzdCBBZmZp
bGlhdGVkIEhvc3BpdGFsLCBVbml2ZXJzaXR5IG9mIFNvdXRoIENoaW5hLCBIZW5neWFuZywgSHVu
YW4gNDIxMDAxLCBDaGluYS4mI3hEO1NjaG9vbCBvZiBOdXJzaW5nLCBIdW5hbiBQb2x5dGVjaG5p
YyBvZiBFbnZpcm9ubWVudCBhbmQgQmlvbG9neSwgSGVuZ3lhbmcsIEh1bmFuIDQyMTAwMSwgQ2hp
bmEuJiN4RDtEZXBhcnRtZW50IG9mIEhhbmQgTWljcm9zdXJnZXJ5LCBUaGUgRmlyc3QgQWZmaWxp
YXRlZCBIb3NwaXRhbCwgVW5pdmVyc2l0eSBvZiBTb3V0aCBDaGluYSwgSGVuZ3lhbmcsIEh1bmFu
IDQyMTAwMSwgQ2hpbmEuJiN4RDtEZXBhcnRtZW50IG9mIFNwaW5lIFN1cmdlcnksIFRoZSBGaXJz
dCBBZmZpbGlhdGVkIEhvc3BpdGFsLCBVbml2ZXJzaXR5IG9mIFNvdXRoIENoaW5hLCBIZW5neWFu
ZywgSHVuYW4gNDIxMDAxLCBDaGluYS4gRWxlY3Ryb25pYyBhZGRyZXNzOiB3d3d3amoxNjdAcXEu
Y29tLjwvYXV0aC1hZGRyZXNzPjx0aXRsZXM+PHRpdGxlPk1pUi0yMTAgZmFjaWxpdGF0ZXMgRUNN
IGRlZ3JhZGF0aW9uIGJ5IHN1cHByZXNzaW5nIGF1dG9waGFneSB2aWEgc2lsZW5jaW5nIG9mIEFU
RzcgaW4gaHVtYW4gZGVnZW5lcmF0ZWQgTlAgY2VsbHM8L3RpdGxlPjxzZWNvbmRhcnktdGl0bGU+
QmlvbWVkIFBoYXJtYWNvdGhlcjwvc2Vjb25kYXJ5LXRpdGxlPjxhbHQtdGl0bGU+QmlvbWVkaWNp
bmUgJmFtcDsgcGhhcm1hY290aGVyYXB5ID0gQmlvbWVkZWNpbmUgJmFtcDsgcGhhcm1hY290aGVy
YXBpZTwvYWx0LXRpdGxlPjwvdGl0bGVzPjxwZXJpb2RpY2FsPjxmdWxsLXRpdGxlPkJpb21lZCBQ
aGFybWFjb3RoZXI8L2Z1bGwtdGl0bGU+PGFiYnItMT5CaW9tZWRpY2luZSAmYW1wOyBwaGFybWFj
b3RoZXJhcHkgPSBCaW9tZWRlY2luZSAmYW1wOyBwaGFybWFjb3RoZXJhcGllPC9hYmJyLTE+PC9w
ZXJpb2RpY2FsPjxhbHQtcGVyaW9kaWNhbD48ZnVsbC10aXRsZT5CaW9tZWQgUGhhcm1hY290aGVy
PC9mdWxsLXRpdGxlPjxhYmJyLTE+QmlvbWVkaWNpbmUgJmFtcDsgcGhhcm1hY290aGVyYXB5ID0g
QmlvbWVkZWNpbmUgJmFtcDsgcGhhcm1hY290aGVyYXBpZTwvYWJici0xPjwvYWx0LXBlcmlvZGlj
YWw+PHBhZ2VzPjQ3MC00Nzk8L3BhZ2VzPjx2b2x1bWU+OTM8L3ZvbHVtZT48ZWRpdGlvbj4yMDE3
LzA3LzAyPC9lZGl0aW9uPjxrZXl3b3Jkcz48a2V5d29yZD5BdGc3PC9rZXl3b3JkPjxrZXl3b3Jk
PkF1dG9waGFneTwva2V5d29yZD48a2V5d29yZD5FY208L2tleXdvcmQ+PGtleXdvcmQ+SWRkPC9r
ZXl3b3JkPjxrZXl3b3JkPm1pUi0yMTA8L2tleXdvcmQ+PC9rZXl3b3Jkcz48ZGF0ZXM+PHllYXI+
MjAxNzwveWVhcj48cHViLWRhdGVzPjxkYXRlPlNlcDwvZGF0ZT48L3B1Yi1kYXRlcz48L2RhdGVz
Pjxpc2JuPjA3NTMtMzMyMjwvaXNibj48YWNjZXNzaW9uLW51bT4yODY2NzkxNjwvYWNjZXNzaW9u
LW51bT48dXJscz48L3VybHM+PGVsZWN0cm9uaWMtcmVzb3VyY2UtbnVtPjEwLjEwMTYvai5iaW9w
aGEuMjAxNy4wNi4wNDg8L2VsZWN0cm9uaWMtcmVzb3VyY2UtbnVtPjxyZW1vdGUtZGF0YWJhc2Ut
cHJvdmlkZXI+TkxNPC9yZW1vdGUtZGF0YWJhc2UtcHJvdmlkZXI+PGxhbmd1YWdlPmVuZzwvbGFu
Z3VhZ2U+PC9yZWNvcmQ+PC9DaXRlPjwvRW5kTm90ZT5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2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ATP5SL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BAZ2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BDNF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GYXNhbmFybzwvQXV0aG9yPjxZZWFyPjIwMDk8L1llYXI+
PFJlY051bT4xNDE4PC9SZWNOdW0+PERpc3BsYXlUZXh0PigzKTwvRGlzcGxheVRleHQ+PHJlY29y
ZD48cmVjLW51bWJlcj4xNDE4PC9yZWMtbnVtYmVyPjxmb3JlaWduLWtleXM+PGtleSBhcHA9IkVO
IiBkYi1pZD0iejBwdHJweGQ3NWZhd3plOWY1YzV6cnI4ZGE1dzA1OTA5dzVmIiB0aW1lc3RhbXA9
IjE1MjI1NjQ0NTgiPjE0MTg8L2tleT48L2ZvcmVpZ24ta2V5cz48cmVmLXR5cGUgbmFtZT0iSm91
cm5hbCBBcnRpY2xlIj4xNzwvcmVmLXR5cGU+PGNvbnRyaWJ1dG9ycz48YXV0aG9ycz48YXV0aG9y
PkZhc2FuYXJvLCBQLjwvYXV0aG9yPjxhdXRob3I+R3JlY28sIFMuPC9hdXRob3I+PGF1dGhvcj5M
b3JlbnppLCBNLjwvYXV0aG9yPjxhdXRob3I+UGVzY2F0b3JpLCBNLjwvYXV0aG9yPjxhdXRob3I+
QnJpb3NjaGksIE0uPC9hdXRob3I+PGF1dGhvcj5LdWxzaHJlc2h0aGEsIFIuPC9hdXRob3I+PGF1
dGhvcj5CYW5maSwgQy48L2F1dGhvcj48YXV0aG9yPlN0dWJicywgQS48L2F1dGhvcj48YXV0aG9y
PkNhbGluLCBHLiBBLjwvYXV0aG9yPjxhdXRob3I+SXZhbiwgTS48L2F1dGhvcj48YXV0aG9yPkNh
cG9ncm9zc2ksIE0uIEMuPC9hdXRob3I+PGF1dGhvcj5NYXJ0ZWxsaSwgRi48L2F1dGhvcj48L2F1
dGhvcnM+PC9jb250cmlidXRvcnM+PGF1dGgtYWRkcmVzcz5JUkNDUy1Qb2xpY2xpbmljbyBTYW4g
RG9uYXRvLCBTYW4gRG9uYXRvIE1pbGFuZXNlLCAyMDA5NyBNaWxhbiwgSXRhbHkuPC9hdXRoLWFk
ZHJlc3M+PHRpdGxlcz48dGl0bGU+QW4gaW50ZWdyYXRlZCBhcHByb2FjaCBmb3IgZXhwZXJpbWVu
dGFsIHRhcmdldCBpZGVudGlmaWNhdGlvbiBvZiBoeXBveGlhLWluZHVjZWQgbWlSLTIxMD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UxMzQtNDM8L3BhZ2VzPjx2b2x1bWU+Mjg0PC92b2x1bWU+PG51bWJl
cj41MDwvbnVtYmVyPjxlZGl0aW9uPjIwMDkvMTAvMTU8L2VkaXRpb24+PGtleXdvcmRzPjxrZXl3
b3JkPkFuaW1hbHM8L2tleXdvcmQ+PGtleXdvcmQ+QmFzZSBTZXF1ZW5jZTwva2V5d29yZD48a2V5
d29yZD5DZWxscywgQ3VsdHVyZWQ8L2tleXdvcmQ+PGtleXdvcmQ+Q2x1c3RlciBBbmFseXNpczwv
a2V5d29yZD48a2V5d29yZD5HZW5lIEV4cHJlc3Npb24gUHJvZmlsaW5nPC9rZXl3b3JkPjxrZXl3
b3JkPipHZW5lIEV4cHJlc3Npb24gUmVndWxhdGlvbjwva2V5d29yZD48a2V5d29yZD5IdW1hbnM8
L2tleXdvcmQ+PGtleXdvcmQ+SHlwb3hpYS8qbWV0YWJvbGlzbTwva2V5d29yZD48a2V5d29yZD5N
aWNyb1JOQXMvZ2VuZXRpY3MvKm1ldGFib2xpc208L2tleXdvcmQ+PGtleXdvcmQ+UHJvdGVvbWUv
YW5hbHlzaXM8L2tleXdvcmQ+PGtleXdvcmQ+UHJvdGVvbWljcy9tZXRob2RzPC9rZXl3b3JkPjwv
a2V5d29yZHM+PGRhdGVzPjx5ZWFyPjIwMDk8L3llYXI+PHB1Yi1kYXRlcz48ZGF0ZT5EZWMgMTE8
L2RhdGU+PC9wdWItZGF0ZXM+PC9kYXRlcz48aXNibj4wMDIxLTkyNTg8L2lzYm4+PGFjY2Vzc2lv
bi1udW0+MTk4MjYwMDg8L2FjY2Vzc2lvbi1udW0+PHVybHM+PC91cmxzPjxjdXN0b20yPlBNQzI3
ODczNzQ8L2N1c3RvbTI+PGVsZWN0cm9uaWMtcmVzb3VyY2UtbnVtPjEwLjEwNzQvamJjLk0xMDku
MDUyNzc5PC9lbGVjdHJvbmljLXJlc291cmNlLW51bT48cmVtb3RlLWRhdGFiYXNlLXByb3ZpZGVy
Pk5MTTwvcmVtb3RlLWRhdGFiYXNlLXByb3ZpZGVyPjxsYW5ndWFnZT5lbmc8L2xhbmd1YWdlPjwv
cmVj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GYXNhbmFybzwvQXV0aG9yPjxZZWFyPjIwMDk8L1llYXI+
PFJlY051bT4xNDE4PC9SZWNOdW0+PERpc3BsYXlUZXh0PigzKTwvRGlzcGxheVRleHQ+PHJlY29y
ZD48cmVjLW51bWJlcj4xNDE4PC9yZWMtbnVtYmVyPjxmb3JlaWduLWtleXM+PGtleSBhcHA9IkVO
IiBkYi1pZD0iejBwdHJweGQ3NWZhd3plOWY1YzV6cnI4ZGE1dzA1OTA5dzVmIiB0aW1lc3RhbXA9
IjE1MjI1NjQ0NTgiPjE0MTg8L2tleT48L2ZvcmVpZ24ta2V5cz48cmVmLXR5cGUgbmFtZT0iSm91
cm5hbCBBcnRpY2xlIj4xNzwvcmVmLXR5cGU+PGNvbnRyaWJ1dG9ycz48YXV0aG9ycz48YXV0aG9y
PkZhc2FuYXJvLCBQLjwvYXV0aG9yPjxhdXRob3I+R3JlY28sIFMuPC9hdXRob3I+PGF1dGhvcj5M
b3JlbnppLCBNLjwvYXV0aG9yPjxhdXRob3I+UGVzY2F0b3JpLCBNLjwvYXV0aG9yPjxhdXRob3I+
QnJpb3NjaGksIE0uPC9hdXRob3I+PGF1dGhvcj5LdWxzaHJlc2h0aGEsIFIuPC9hdXRob3I+PGF1
dGhvcj5CYW5maSwgQy48L2F1dGhvcj48YXV0aG9yPlN0dWJicywgQS48L2F1dGhvcj48YXV0aG9y
PkNhbGluLCBHLiBBLjwvYXV0aG9yPjxhdXRob3I+SXZhbiwgTS48L2F1dGhvcj48YXV0aG9yPkNh
cG9ncm9zc2ksIE0uIEMuPC9hdXRob3I+PGF1dGhvcj5NYXJ0ZWxsaSwgRi48L2F1dGhvcj48L2F1
dGhvcnM+PC9jb250cmlidXRvcnM+PGF1dGgtYWRkcmVzcz5JUkNDUy1Qb2xpY2xpbmljbyBTYW4g
RG9uYXRvLCBTYW4gRG9uYXRvIE1pbGFuZXNlLCAyMDA5NyBNaWxhbiwgSXRhbHkuPC9hdXRoLWFk
ZHJlc3M+PHRpdGxlcz48dGl0bGU+QW4gaW50ZWdyYXRlZCBhcHByb2FjaCBmb3IgZXhwZXJpbWVu
dGFsIHRhcmdldCBpZGVudGlmaWNhdGlvbiBvZiBoeXBveGlhLWluZHVjZWQgbWlSLTIxMD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UxMzQtNDM8L3BhZ2VzPjx2b2x1bWU+Mjg0PC92b2x1bWU+PG51bWJl
cj41MDwvbnVtYmVyPjxlZGl0aW9uPjIwMDkvMTAvMTU8L2VkaXRpb24+PGtleXdvcmRzPjxrZXl3
b3JkPkFuaW1hbHM8L2tleXdvcmQ+PGtleXdvcmQ+QmFzZSBTZXF1ZW5jZTwva2V5d29yZD48a2V5
d29yZD5DZWxscywgQ3VsdHVyZWQ8L2tleXdvcmQ+PGtleXdvcmQ+Q2x1c3RlciBBbmFseXNpczwv
a2V5d29yZD48a2V5d29yZD5HZW5lIEV4cHJlc3Npb24gUHJvZmlsaW5nPC9rZXl3b3JkPjxrZXl3
b3JkPipHZW5lIEV4cHJlc3Npb24gUmVndWxhdGlvbjwva2V5d29yZD48a2V5d29yZD5IdW1hbnM8
L2tleXdvcmQ+PGtleXdvcmQ+SHlwb3hpYS8qbWV0YWJvbGlzbTwva2V5d29yZD48a2V5d29yZD5N
aWNyb1JOQXMvZ2VuZXRpY3MvKm1ldGFib2xpc208L2tleXdvcmQ+PGtleXdvcmQ+UHJvdGVvbWUv
YW5hbHlzaXM8L2tleXdvcmQ+PGtleXdvcmQ+UHJvdGVvbWljcy9tZXRob2RzPC9rZXl3b3JkPjwv
a2V5d29yZHM+PGRhdGVzPjx5ZWFyPjIwMDk8L3llYXI+PHB1Yi1kYXRlcz48ZGF0ZT5EZWMgMTE8
L2RhdGU+PC9wdWItZGF0ZXM+PC9kYXRlcz48aXNibj4wMDIxLTkyNTg8L2lzYm4+PGFjY2Vzc2lv
bi1udW0+MTk4MjYwMDg8L2FjY2Vzc2lvbi1udW0+PHVybHM+PC91cmxzPjxjdXN0b20yPlBNQzI3
ODczNzQ8L2N1c3RvbTI+PGVsZWN0cm9uaWMtcmVzb3VyY2UtbnVtPjEwLjEwNzQvamJjLk0xMDku
MDUyNzc5PC9lbGVjdHJvbmljLXJlc291cmNlLW51bT48cmVtb3RlLWRhdGFiYXNlLXByb3ZpZGVy
Pk5MTTwvcmVtb3RlLWRhdGFiYXNlLXByb3ZpZGVyPjxsYW5ndWFnZT5lbmc8L2xhbmd1YWdlPjwv
cmVj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3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BEND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BZRAP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1QTNF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CDC88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DHR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DK1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ENPP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ORO2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ORO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OX19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R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SF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SMD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YG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CYTH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DAK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DGKH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DGKQ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DHCR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DNMT3B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YaW9uZzwvQXV0aG9yPjxZZWFyPjIwMTI8L1llYXI+PFJl
Y051bT4xNDE5PC9SZWNOdW0+PERpc3BsYXlUZXh0Pig0KTwvRGlzcGxheVRleHQ+PHJlY29yZD48
cmVjLW51bWJlcj4xNDE5PC9yZWMtbnVtYmVyPjxmb3JlaWduLWtleXM+PGtleSBhcHA9IkVOIiBk
Yi1pZD0iejBwdHJweGQ3NWZhd3plOWY1YzV6cnI4ZGE1dzA1OTA5dzVmIiB0aW1lc3RhbXA9IjE1
MjI1NjUxMjgiPjE0MTk8L2tleT48L2ZvcmVpZ24ta2V5cz48cmVmLXR5cGUgbmFtZT0iSm91cm5h
bCBBcnRpY2xlIj4xNzwvcmVmLXR5cGU+PGNvbnRyaWJ1dG9ycz48YXV0aG9ycz48YXV0aG9yPlhp
b25nLCBMLjwvYXV0aG9yPjxhdXRob3I+V2FuZywgRi48L2F1dGhvcj48YXV0aG9yPkh1YW5nLCBY
LjwvYXV0aG9yPjxhdXRob3I+TGl1LCBaLiBILjwvYXV0aG9yPjxhdXRob3I+WmhhbywgVC48L2F1
dGhvcj48YXV0aG9yPld1LCBMLiBZLjwvYXV0aG9yPjxhdXRob3I+V3UsIEsuPC9hdXRob3I+PGF1
dGhvcj5EaW5nLCBYLjwvYXV0aG9yPjxhdXRob3I+TGl1LCBTLjwvYXV0aG9yPjxhdXRob3I+V3Us
IFkuPC9hdXRob3I+PGF1dGhvcj5aaGFvLCBZLjwvYXV0aG9yPjxhdXRob3I+Wmh1LCBMLiBMLjwv
YXV0aG9yPjxhdXRob3I+RmFuLCBNLjwvYXV0aG9yPjwvYXV0aG9ycz48L2NvbnRyaWJ1dG9ycz48
YXV0aC1hZGRyZXNzPkRlcGFydG1lbnQgb2YgQ29nbml0aXZlIFNjaWVuY2VzLCBJbnN0aXR1dGUg
b2YgQmFzaWMgTWVkaWNhbCBTY2llbmNlcywgQmVpamluZywgQ2hpbmE7IENvbGxlZ2Ugb2YgTGlm
ZSBTY2llbmNlLCBXdWhhbiBVbml2ZXJzaXR5LCBXdWhhbiwgQ2hpbmEuPC9hdXRoLWFkZHJlc3M+
PHRpdGxlcz48dGl0bGU+RE5BIGRlbWV0aHlsYXRpb24gcmVndWxhdGVzIHRoZSBleHByZXNzaW9u
IG9mIG1pUi0yMTAgaW4gbmV1cmFsIHByb2dlbml0b3IgY2VsbHMgc3ViamVjdGVkIHRvIGh5cG94
aWE8L3RpdGxlPjxzZWNvbmRhcnktdGl0bGU+RmVicyBqPC9zZWNvbmRhcnktdGl0bGU+PGFsdC10
aXRsZT5UaGUgRkVCUyBqb3VybmFsPC9hbHQtdGl0bGU+PC90aXRsZXM+PHBlcmlvZGljYWw+PGZ1
bGwtdGl0bGU+RmVicyBqPC9mdWxsLXRpdGxlPjxhYmJyLTE+VGhlIEZFQlMgam91cm5hbDwvYWJi
ci0xPjwvcGVyaW9kaWNhbD48YWx0LXBlcmlvZGljYWw+PGZ1bGwtdGl0bGU+RmVicyBqPC9mdWxs
LXRpdGxlPjxhYmJyLTE+VGhlIEZFQlMgam91cm5hbDwvYWJici0xPjwvYWx0LXBlcmlvZGljYWw+
PHBhZ2VzPjQzMTgtMjY8L3BhZ2VzPjx2b2x1bWU+Mjc5PC92b2x1bWU+PG51bWJlcj4yMzwvbnVt
YmVyPjxlZGl0aW9uPjIwMTIvMTAvMDk8L2VkaXRpb24+PGtleXdvcmRzPjxrZXl3b3JkPkFuaW1h
bHM8L2tleXdvcmQ+PGtleXdvcmQ+QXphY2l0aWRpbmUvYW5hbG9ncyAmYW1wOyBkZXJpdmF0aXZl
cy9waGFybWFjb2xvZ3k8L2tleXdvcmQ+PGtleXdvcmQ+QmxvdHRpbmcsIFdlc3Rlcm48L2tleXdv
cmQ+PGtleXdvcmQ+Q2VsbCBIeXBveGlhL2dlbmV0aWNzLypwaHlzaW9sb2d5PC9rZXl3b3JkPjxr
ZXl3b3JkPkNlbGxzLCBDdWx0dXJlZDwva2V5d29yZD48a2V5d29yZD5ETkEgTWV0aHlsYXRpb24v
ZHJ1ZyBlZmZlY3RzL2dlbmV0aWNzLypwaHlzaW9sb2d5PC9rZXl3b3JkPjxrZXl3b3JkPkROQSBN
b2RpZmljYXRpb24gTWV0aHlsYXNlcy9nZW5ldGljcy9tZXRhYm9saXNtPC9rZXl3b3JkPjxrZXl3
b3JkPkZlbWFsZTwva2V5d29yZD48a2V5d29yZD5IeXBveGlhLUluZHVjaWJsZSBGYWN0b3IgMS9n
ZW5ldGljcy9tZXRhYm9saXNtPC9rZXl3b3JkPjxrZXl3b3JkPk1pY3JvUk5Bcy9nZW5ldGljcy8q
bWV0YWJvbGlzbTwva2V5d29yZD48a2V5d29yZD5OZXVyYWwgU3RlbSBDZWxscy8qbWV0YWJvbGlz
bTwva2V5d29yZD48a2V5d29yZD5Qb2x5bWVyYXNlIENoYWluIFJlYWN0aW9uPC9rZXl3b3JkPjxr
ZXl3b3JkPlByZWduYW5jeTwva2V5d29yZD48a2V5d29yZD5SYXRzPC9rZXl3b3JkPjxrZXl3b3Jk
PlJhdHMsIFdpc3Rhcjwva2V5d29yZD48L2tleXdvcmRzPjxkYXRlcz48eWVhcj4yMDEyPC95ZWFy
PjxwdWItZGF0ZXM+PGRhdGU+RGVjPC9kYXRlPjwvcHViLWRhdGVzPjwvZGF0ZXM+PGlzYm4+MTc0
Mi00NjR4PC9pc2JuPjxhY2Nlc3Npb24tbnVtPjIzMDM5MjUzPC9hY2Nlc3Npb24tbnVtPjx1cmxz
PjwvdXJscz48ZWxlY3Ryb25pYy1yZXNvdXJjZS1udW0+MTAuMTExMS9mZWJzLjEyMDIxPC9lbGVj
dHJvbmljLXJlc291cmNlLW51bT48cmVtb3RlLWRhdGFiYXNlLXByb3ZpZGVyPk5MTTwvcmVtb3Rl
LWRhdGFiYXNlLXByb3ZpZGVyPjxsYW5ndWFnZT5lbmc8L2xhbmd1YWdlPjwvcmVjb3JkPjwvQ2l0
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YaW9uZzwvQXV0aG9yPjxZZWFyPjIwMTI8L1llYXI+PFJl
Y051bT4xNDE5PC9SZWNOdW0+PERpc3BsYXlUZXh0Pig0KTwvRGlzcGxheVRleHQ+PHJlY29yZD48
cmVjLW51bWJlcj4xNDE5PC9yZWMtbnVtYmVyPjxmb3JlaWduLWtleXM+PGtleSBhcHA9IkVOIiBk
Yi1pZD0iejBwdHJweGQ3NWZhd3plOWY1YzV6cnI4ZGE1dzA1OTA5dzVmIiB0aW1lc3RhbXA9IjE1
MjI1NjUxMjgiPjE0MTk8L2tleT48L2ZvcmVpZ24ta2V5cz48cmVmLXR5cGUgbmFtZT0iSm91cm5h
bCBBcnRpY2xlIj4xNzwvcmVmLXR5cGU+PGNvbnRyaWJ1dG9ycz48YXV0aG9ycz48YXV0aG9yPlhp
b25nLCBMLjwvYXV0aG9yPjxhdXRob3I+V2FuZywgRi48L2F1dGhvcj48YXV0aG9yPkh1YW5nLCBY
LjwvYXV0aG9yPjxhdXRob3I+TGl1LCBaLiBILjwvYXV0aG9yPjxhdXRob3I+WmhhbywgVC48L2F1
dGhvcj48YXV0aG9yPld1LCBMLiBZLjwvYXV0aG9yPjxhdXRob3I+V3UsIEsuPC9hdXRob3I+PGF1
dGhvcj5EaW5nLCBYLjwvYXV0aG9yPjxhdXRob3I+TGl1LCBTLjwvYXV0aG9yPjxhdXRob3I+V3Us
IFkuPC9hdXRob3I+PGF1dGhvcj5aaGFvLCBZLjwvYXV0aG9yPjxhdXRob3I+Wmh1LCBMLiBMLjwv
YXV0aG9yPjxhdXRob3I+RmFuLCBNLjwvYXV0aG9yPjwvYXV0aG9ycz48L2NvbnRyaWJ1dG9ycz48
YXV0aC1hZGRyZXNzPkRlcGFydG1lbnQgb2YgQ29nbml0aXZlIFNjaWVuY2VzLCBJbnN0aXR1dGUg
b2YgQmFzaWMgTWVkaWNhbCBTY2llbmNlcywgQmVpamluZywgQ2hpbmE7IENvbGxlZ2Ugb2YgTGlm
ZSBTY2llbmNlLCBXdWhhbiBVbml2ZXJzaXR5LCBXdWhhbiwgQ2hpbmEuPC9hdXRoLWFkZHJlc3M+
PHRpdGxlcz48dGl0bGU+RE5BIGRlbWV0aHlsYXRpb24gcmVndWxhdGVzIHRoZSBleHByZXNzaW9u
IG9mIG1pUi0yMTAgaW4gbmV1cmFsIHByb2dlbml0b3IgY2VsbHMgc3ViamVjdGVkIHRvIGh5cG94
aWE8L3RpdGxlPjxzZWNvbmRhcnktdGl0bGU+RmVicyBqPC9zZWNvbmRhcnktdGl0bGU+PGFsdC10
aXRsZT5UaGUgRkVCUyBqb3VybmFsPC9hbHQtdGl0bGU+PC90aXRsZXM+PHBlcmlvZGljYWw+PGZ1
bGwtdGl0bGU+RmVicyBqPC9mdWxsLXRpdGxlPjxhYmJyLTE+VGhlIEZFQlMgam91cm5hbDwvYWJi
ci0xPjwvcGVyaW9kaWNhbD48YWx0LXBlcmlvZGljYWw+PGZ1bGwtdGl0bGU+RmVicyBqPC9mdWxs
LXRpdGxlPjxhYmJyLTE+VGhlIEZFQlMgam91cm5hbDwvYWJici0xPjwvYWx0LXBlcmlvZGljYWw+
PHBhZ2VzPjQzMTgtMjY8L3BhZ2VzPjx2b2x1bWU+Mjc5PC92b2x1bWU+PG51bWJlcj4yMzwvbnVt
YmVyPjxlZGl0aW9uPjIwMTIvMTAvMDk8L2VkaXRpb24+PGtleXdvcmRzPjxrZXl3b3JkPkFuaW1h
bHM8L2tleXdvcmQ+PGtleXdvcmQ+QXphY2l0aWRpbmUvYW5hbG9ncyAmYW1wOyBkZXJpdmF0aXZl
cy9waGFybWFjb2xvZ3k8L2tleXdvcmQ+PGtleXdvcmQ+QmxvdHRpbmcsIFdlc3Rlcm48L2tleXdv
cmQ+PGtleXdvcmQ+Q2VsbCBIeXBveGlhL2dlbmV0aWNzLypwaHlzaW9sb2d5PC9rZXl3b3JkPjxr
ZXl3b3JkPkNlbGxzLCBDdWx0dXJlZDwva2V5d29yZD48a2V5d29yZD5ETkEgTWV0aHlsYXRpb24v
ZHJ1ZyBlZmZlY3RzL2dlbmV0aWNzLypwaHlzaW9sb2d5PC9rZXl3b3JkPjxrZXl3b3JkPkROQSBN
b2RpZmljYXRpb24gTWV0aHlsYXNlcy9nZW5ldGljcy9tZXRhYm9saXNtPC9rZXl3b3JkPjxrZXl3
b3JkPkZlbWFsZTwva2V5d29yZD48a2V5d29yZD5IeXBveGlhLUluZHVjaWJsZSBGYWN0b3IgMS9n
ZW5ldGljcy9tZXRhYm9saXNtPC9rZXl3b3JkPjxrZXl3b3JkPk1pY3JvUk5Bcy9nZW5ldGljcy8q
bWV0YWJvbGlzbTwva2V5d29yZD48a2V5d29yZD5OZXVyYWwgU3RlbSBDZWxscy8qbWV0YWJvbGlz
bTwva2V5d29yZD48a2V5d29yZD5Qb2x5bWVyYXNlIENoYWluIFJlYWN0aW9uPC9rZXl3b3JkPjxr
ZXl3b3JkPlByZWduYW5jeTwva2V5d29yZD48a2V5d29yZD5SYXRzPC9rZXl3b3JkPjxrZXl3b3Jk
PlJhdHMsIFdpc3Rhcjwva2V5d29yZD48L2tleXdvcmRzPjxkYXRlcz48eWVhcj4yMDEyPC95ZWFy
PjxwdWItZGF0ZXM+PGRhdGU+RGVjPC9kYXRlPjwvcHViLWRhdGVzPjwvZGF0ZXM+PGlzYm4+MTc0
Mi00NjR4PC9pc2JuPjxhY2Nlc3Npb24tbnVtPjIzMDM5MjUzPC9hY2Nlc3Npb24tbnVtPjx1cmxz
PjwvdXJscz48ZWxlY3Ryb25pYy1yZXNvdXJjZS1udW0+MTAuMTExMS9mZWJzLjEyMDIxPC9lbGVj
dHJvbmljLXJlc291cmNlLW51bT48cmVtb3RlLWRhdGFiYXNlLXByb3ZpZGVyPk5MTTwvcmVtb3Rl
LWRhdGFiYXNlLXByb3ZpZGVyPjxsYW5ndWFnZT5lbmc8L2xhbmd1YWdlPjwvcmVjb3JkPjwvQ2l0
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4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E2F3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5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EFNA3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5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EHD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ENAM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EPHA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AM124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AM27E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AM73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AM89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CHSD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GD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GFR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GFRL1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Uc3VjaGl5YTwvQXV0aG9yPjxZZWFyPjIwMTE8L1llYXI+
PFJlY051bT4xNDIxPC9SZWNOdW0+PERpc3BsYXlUZXh0Pig2KTwvRGlzcGxheVRleHQ+PHJlY29y
ZD48cmVjLW51bWJlcj4xNDIxPC9yZWMtbnVtYmVyPjxmb3JlaWduLWtleXM+PGtleSBhcHA9IkVO
IiBkYi1pZD0iejBwdHJweGQ3NWZhd3plOWY1YzV6cnI4ZGE1dzA1OTA5dzVmIiB0aW1lc3RhbXA9
IjE1MjI1NjU1ODciPjE0MjE8L2tleT48L2ZvcmVpZ24ta2V5cz48cmVmLXR5cGUgbmFtZT0iSm91
cm5hbCBBcnRpY2xlIj4xNzwvcmVmLXR5cGU+PGNvbnRyaWJ1dG9ycz48YXV0aG9ycz48YXV0aG9y
PlRzdWNoaXlhLCBTLjwvYXV0aG9yPjxhdXRob3I+RnVqaXdhcmEsIFQuPC9hdXRob3I+PGF1dGhv
cj5TYXRvLCBGLjwvYXV0aG9yPjxhdXRob3I+U2hpbWFkYSwgWS48L2F1dGhvcj48YXV0aG9yPlRh
bmFrYSwgRS48L2F1dGhvcj48YXV0aG9yPlNha2FpLCBZLjwvYXV0aG9yPjxhdXRob3I+U2hpbWl6
dSwgSy48L2F1dGhvcj48YXV0aG9yPlRzdWppbW90bywgRy48L2F1dGhvcj48L2F1dGhvcnM+PC9j
b250cmlidXRvcnM+PGF1dGgtYWRkcmVzcz5EZXBhcnRtZW50IG9mIE5hbm9iaW8gRHJ1ZyBEaXNj
b3ZlcnksIEdyYWR1YXRlIFNjaG9vbCBvZiBQaGFybWFjZXV0aWNhbCBTY2llbmNlcywgS3lvdG8g
VW5pdmVyc2l0eSwgNDYtMjkgWW9zaGlkYSBTaGltb2FkYWNoaSwgU2FreW8ta3UsIEt5b3RvIDYw
Ni04NTAxLCBKYXBhbi48L2F1dGgtYWRkcmVzcz48dGl0bGVzPjx0aXRsZT5NaWNyb1JOQS0yMTAg
cmVndWxhdGVzIGNhbmNlciBjZWxsIHByb2xpZmVyYXRpb24gdGhyb3VnaCB0YXJnZXRpbmcgZmli
cm9ibGFzdCBncm93dGggZmFjdG9yIHJlY2VwdG9yLWxpa2UgMSAoRkdGUkwxKT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NDIwLTg8L3BhZ2VzPjx2b2x1bWU+Mjg2PC92b2x1bWU+PG51bWJlcj4xPC9udW1i
ZXI+PGVkaXRpb24+MjAxMC8xMS8wNDwvZWRpdGlvbj48a2V5d29yZHM+PGtleXdvcmQ+MyZhcG9z
OyBVbnRyYW5zbGF0ZWQgUmVnaW9ucy9nZW5ldGljczwva2V5d29yZD48a2V5d29yZD5CYXNlIFNl
cXVlbmNlPC9rZXl3b3JkPjxrZXl3b3JkPkNhcmNpbm9tYSwgU3F1YW1vdXMgQ2VsbC9nZW5ldGlj
cy8qcGF0aG9sb2d5PC9rZXl3b3JkPjxrZXl3b3JkPkNlbGwgQ3ljbGUvZ2VuZXRpY3M8L2tleXdv
cmQ+PGtleXdvcmQ+Q2VsbCBEZWF0aC9nZW5ldGljczwva2V5d29yZD48a2V5d29yZD5DZWxsIERp
ZmZlcmVudGlhdGlvbi9nZW5ldGljczwva2V5d29yZD48a2V5d29yZD5DZWxsIExpbmUsIFR1bW9y
PC9rZXl3b3JkPjxrZXl3b3JkPkNlbGwgUHJvbGlmZXJhdGlvbjwva2V5d29yZD48a2V5d29yZD5E
b3duLVJlZ3VsYXRpb24vZ2VuZXRpY3M8L2tleXdvcmQ+PGtleXdvcmQ+RXNvcGhhZ2VhbCBOZW9w
bGFzbXMvZ2VuZXRpY3MvKnBhdGhvbG9neTwva2V5d29yZD48a2V5d29yZD5HZW5lIEV4cHJlc3Np
b24gUmVndWxhdGlvbiwgTmVvcGxhc3RpYy9nZW5ldGljczwva2V5d29yZD48a2V5d29yZD5HZW5l
cywgTmVvcGxhc20vZ2VuZXRpY3M8L2tleXdvcmQ+PGtleXdvcmQ+SHVtYW5zPC9rZXl3b3JkPjxr
ZXl3b3JkPk1pY3JvUk5Bcy8qZ2VuZXRpY3MvKm1ldGFib2xpc208L2tleXdvcmQ+PGtleXdvcmQ+
UmVjZXB0b3IsIEZpYnJvYmxhc3QgR3Jvd3RoIEZhY3RvciwgVHlwZSA1LypnZW5ldGljczwva2V5
d29yZD48L2tleXdvcmRzPjxkYXRlcz48eWVhcj4yMDExPC95ZWFyPjxwdWItZGF0ZXM+PGRhdGU+
SmFuIDc8L2RhdGU+PC9wdWItZGF0ZXM+PC9kYXRlcz48aXNibj4wMDIxLTkyNTg8L2lzYm4+PGFj
Y2Vzc2lvbi1udW0+MjEwNDQ5NjE8L2FjY2Vzc2lvbi1udW0+PHVybHM+PC91cmxzPjxjdXN0b20y
PlBNQzMwMTMwMDE8L2N1c3RvbTI+PGVsZWN0cm9uaWMtcmVzb3VyY2UtbnVtPjEwLjEwNzQvamJj
Lk0xMTAuMTcwODUyPC9lbGVjdHJvbmljLXJlc291cmNlLW51bT48cmVtb3RlLWRhdGFiYXNlLXBy
b3ZpZGVyPk5MTTwvcmVtb3RlLWRhdGFiYXNlLXByb3ZpZGVyPjxsYW5ndWFnZT5lbmc8L2xhbmd1
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Uc3VjaGl5YTwvQXV0aG9yPjxZZWFyPjIwMTE8L1llYXI+
PFJlY051bT4xNDIxPC9SZWNOdW0+PERpc3BsYXlUZXh0Pig2KTwvRGlzcGxheVRleHQ+PHJlY29y
ZD48cmVjLW51bWJlcj4xNDIxPC9yZWMtbnVtYmVyPjxmb3JlaWduLWtleXM+PGtleSBhcHA9IkVO
IiBkYi1pZD0iejBwdHJweGQ3NWZhd3plOWY1YzV6cnI4ZGE1dzA1OTA5dzVmIiB0aW1lc3RhbXA9
IjE1MjI1NjU1ODciPjE0MjE8L2tleT48L2ZvcmVpZ24ta2V5cz48cmVmLXR5cGUgbmFtZT0iSm91
cm5hbCBBcnRpY2xlIj4xNzwvcmVmLXR5cGU+PGNvbnRyaWJ1dG9ycz48YXV0aG9ycz48YXV0aG9y
PlRzdWNoaXlhLCBTLjwvYXV0aG9yPjxhdXRob3I+RnVqaXdhcmEsIFQuPC9hdXRob3I+PGF1dGhv
cj5TYXRvLCBGLjwvYXV0aG9yPjxhdXRob3I+U2hpbWFkYSwgWS48L2F1dGhvcj48YXV0aG9yPlRh
bmFrYSwgRS48L2F1dGhvcj48YXV0aG9yPlNha2FpLCBZLjwvYXV0aG9yPjxhdXRob3I+U2hpbWl6
dSwgSy48L2F1dGhvcj48YXV0aG9yPlRzdWppbW90bywgRy48L2F1dGhvcj48L2F1dGhvcnM+PC9j
b250cmlidXRvcnM+PGF1dGgtYWRkcmVzcz5EZXBhcnRtZW50IG9mIE5hbm9iaW8gRHJ1ZyBEaXNj
b3ZlcnksIEdyYWR1YXRlIFNjaG9vbCBvZiBQaGFybWFjZXV0aWNhbCBTY2llbmNlcywgS3lvdG8g
VW5pdmVyc2l0eSwgNDYtMjkgWW9zaGlkYSBTaGltb2FkYWNoaSwgU2FreW8ta3UsIEt5b3RvIDYw
Ni04NTAxLCBKYXBhbi48L2F1dGgtYWRkcmVzcz48dGl0bGVzPjx0aXRsZT5NaWNyb1JOQS0yMTAg
cmVndWxhdGVzIGNhbmNlciBjZWxsIHByb2xpZmVyYXRpb24gdGhyb3VnaCB0YXJnZXRpbmcgZmli
cm9ibGFzdCBncm93dGggZmFjdG9yIHJlY2VwdG9yLWxpa2UgMSAoRkdGUkwxKT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NDIwLTg8L3BhZ2VzPjx2b2x1bWU+Mjg2PC92b2x1bWU+PG51bWJlcj4xPC9udW1i
ZXI+PGVkaXRpb24+MjAxMC8xMS8wNDwvZWRpdGlvbj48a2V5d29yZHM+PGtleXdvcmQ+MyZhcG9z
OyBVbnRyYW5zbGF0ZWQgUmVnaW9ucy9nZW5ldGljczwva2V5d29yZD48a2V5d29yZD5CYXNlIFNl
cXVlbmNlPC9rZXl3b3JkPjxrZXl3b3JkPkNhcmNpbm9tYSwgU3F1YW1vdXMgQ2VsbC9nZW5ldGlj
cy8qcGF0aG9sb2d5PC9rZXl3b3JkPjxrZXl3b3JkPkNlbGwgQ3ljbGUvZ2VuZXRpY3M8L2tleXdv
cmQ+PGtleXdvcmQ+Q2VsbCBEZWF0aC9nZW5ldGljczwva2V5d29yZD48a2V5d29yZD5DZWxsIERp
ZmZlcmVudGlhdGlvbi9nZW5ldGljczwva2V5d29yZD48a2V5d29yZD5DZWxsIExpbmUsIFR1bW9y
PC9rZXl3b3JkPjxrZXl3b3JkPkNlbGwgUHJvbGlmZXJhdGlvbjwva2V5d29yZD48a2V5d29yZD5E
b3duLVJlZ3VsYXRpb24vZ2VuZXRpY3M8L2tleXdvcmQ+PGtleXdvcmQ+RXNvcGhhZ2VhbCBOZW9w
bGFzbXMvZ2VuZXRpY3MvKnBhdGhvbG9neTwva2V5d29yZD48a2V5d29yZD5HZW5lIEV4cHJlc3Np
b24gUmVndWxhdGlvbiwgTmVvcGxhc3RpYy9nZW5ldGljczwva2V5d29yZD48a2V5d29yZD5HZW5l
cywgTmVvcGxhc20vZ2VuZXRpY3M8L2tleXdvcmQ+PGtleXdvcmQ+SHVtYW5zPC9rZXl3b3JkPjxr
ZXl3b3JkPk1pY3JvUk5Bcy8qZ2VuZXRpY3MvKm1ldGFib2xpc208L2tleXdvcmQ+PGtleXdvcmQ+
UmVjZXB0b3IsIEZpYnJvYmxhc3QgR3Jvd3RoIEZhY3RvciwgVHlwZSA1LypnZW5ldGljczwva2V5
d29yZD48L2tleXdvcmRzPjxkYXRlcz48eWVhcj4yMDExPC95ZWFyPjxwdWItZGF0ZXM+PGRhdGU+
SmFuIDc8L2RhdGU+PC9wdWItZGF0ZXM+PC9kYXRlcz48aXNibj4wMDIxLTkyNTg8L2lzYm4+PGFj
Y2Vzc2lvbi1udW0+MjEwNDQ5NjE8L2FjY2Vzc2lvbi1udW0+PHVybHM+PC91cmxzPjxjdXN0b20y
PlBNQzMwMTMwMDE8L2N1c3RvbTI+PGVsZWN0cm9uaWMtcmVzb3VyY2UtbnVtPjEwLjEwNzQvamJj
Lk0xMTAuMTcwODUyPC9lbGVjdHJvbmljLXJlc291cmNlLW51bT48cmVtb3RlLWRhdGFiYXNlLXBy
b3ZpZGVyPk5MTTwvcmVtb3RlLWRhdGFiYXNlLXByb3ZpZGVyPjxsYW5ndWFnZT5lbmc8L2xhbmd1
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6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LNC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FTSJ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ABRB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DE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IT2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5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PD1L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GYXNhbmFybzwvQXV0aG9yPjxZZWFyPjIwMDk8L1llYXI+
PFJlY051bT4xNDE4PC9SZWNOdW0+PERpc3BsYXlUZXh0PigzKTwvRGlzcGxheVRleHQ+PHJlY29y
ZD48cmVjLW51bWJlcj4xNDE4PC9yZWMtbnVtYmVyPjxmb3JlaWduLWtleXM+PGtleSBhcHA9IkVO
IiBkYi1pZD0iejBwdHJweGQ3NWZhd3plOWY1YzV6cnI4ZGE1dzA1OTA5dzVmIiB0aW1lc3RhbXA9
IjE1MjI1NjQ0NTgiPjE0MTg8L2tleT48L2ZvcmVpZ24ta2V5cz48cmVmLXR5cGUgbmFtZT0iSm91
cm5hbCBBcnRpY2xlIj4xNzwvcmVmLXR5cGU+PGNvbnRyaWJ1dG9ycz48YXV0aG9ycz48YXV0aG9y
PkZhc2FuYXJvLCBQLjwvYXV0aG9yPjxhdXRob3I+R3JlY28sIFMuPC9hdXRob3I+PGF1dGhvcj5M
b3JlbnppLCBNLjwvYXV0aG9yPjxhdXRob3I+UGVzY2F0b3JpLCBNLjwvYXV0aG9yPjxhdXRob3I+
QnJpb3NjaGksIE0uPC9hdXRob3I+PGF1dGhvcj5LdWxzaHJlc2h0aGEsIFIuPC9hdXRob3I+PGF1
dGhvcj5CYW5maSwgQy48L2F1dGhvcj48YXV0aG9yPlN0dWJicywgQS48L2F1dGhvcj48YXV0aG9y
PkNhbGluLCBHLiBBLjwvYXV0aG9yPjxhdXRob3I+SXZhbiwgTS48L2F1dGhvcj48YXV0aG9yPkNh
cG9ncm9zc2ksIE0uIEMuPC9hdXRob3I+PGF1dGhvcj5NYXJ0ZWxsaSwgRi48L2F1dGhvcj48L2F1
dGhvcnM+PC9jb250cmlidXRvcnM+PGF1dGgtYWRkcmVzcz5JUkNDUy1Qb2xpY2xpbmljbyBTYW4g
RG9uYXRvLCBTYW4gRG9uYXRvIE1pbGFuZXNlLCAyMDA5NyBNaWxhbiwgSXRhbHkuPC9hdXRoLWFk
ZHJlc3M+PHRpdGxlcz48dGl0bGU+QW4gaW50ZWdyYXRlZCBhcHByb2FjaCBmb3IgZXhwZXJpbWVu
dGFsIHRhcmdldCBpZGVudGlmaWNhdGlvbiBvZiBoeXBveGlhLWluZHVjZWQgbWlSLTIxMD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UxMzQtNDM8L3BhZ2VzPjx2b2x1bWU+Mjg0PC92b2x1bWU+PG51bWJl
cj41MDwvbnVtYmVyPjxlZGl0aW9uPjIwMDkvMTAvMTU8L2VkaXRpb24+PGtleXdvcmRzPjxrZXl3
b3JkPkFuaW1hbHM8L2tleXdvcmQ+PGtleXdvcmQ+QmFzZSBTZXF1ZW5jZTwva2V5d29yZD48a2V5
d29yZD5DZWxscywgQ3VsdHVyZWQ8L2tleXdvcmQ+PGtleXdvcmQ+Q2x1c3RlciBBbmFseXNpczwv
a2V5d29yZD48a2V5d29yZD5HZW5lIEV4cHJlc3Npb24gUHJvZmlsaW5nPC9rZXl3b3JkPjxrZXl3
b3JkPipHZW5lIEV4cHJlc3Npb24gUmVndWxhdGlvbjwva2V5d29yZD48a2V5d29yZD5IdW1hbnM8
L2tleXdvcmQ+PGtleXdvcmQ+SHlwb3hpYS8qbWV0YWJvbGlzbTwva2V5d29yZD48a2V5d29yZD5N
aWNyb1JOQXMvZ2VuZXRpY3MvKm1ldGFib2xpc208L2tleXdvcmQ+PGtleXdvcmQ+UHJvdGVvbWUv
YW5hbHlzaXM8L2tleXdvcmQ+PGtleXdvcmQ+UHJvdGVvbWljcy9tZXRob2RzPC9rZXl3b3JkPjwv
a2V5d29yZHM+PGRhdGVzPjx5ZWFyPjIwMDk8L3llYXI+PHB1Yi1kYXRlcz48ZGF0ZT5EZWMgMTE8
L2RhdGU+PC9wdWItZGF0ZXM+PC9kYXRlcz48aXNibj4wMDIxLTkyNTg8L2lzYm4+PGFjY2Vzc2lv
bi1udW0+MTk4MjYwMDg8L2FjY2Vzc2lvbi1udW0+PHVybHM+PC91cmxzPjxjdXN0b20yPlBNQzI3
ODczNzQ8L2N1c3RvbTI+PGVsZWN0cm9uaWMtcmVzb3VyY2UtbnVtPjEwLjEwNzQvamJjLk0xMDku
MDUyNzc5PC9lbGVjdHJvbmljLXJlc291cmNlLW51bT48cmVtb3RlLWRhdGFiYXNlLXByb3ZpZGVy
Pk5MTTwvcmVtb3RlLWRhdGFiYXNlLXByb3ZpZGVyPjxsYW5ndWFnZT5lbmc8L2xhbmd1YWdlPjwv
cmVj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GYXNhbmFybzwvQXV0aG9yPjxZZWFyPjIwMDk8L1llYXI+
PFJlY051bT4xNDE4PC9SZWNOdW0+PERpc3BsYXlUZXh0PigzKTwvRGlzcGxheVRleHQ+PHJlY29y
ZD48cmVjLW51bWJlcj4xNDE4PC9yZWMtbnVtYmVyPjxmb3JlaWduLWtleXM+PGtleSBhcHA9IkVO
IiBkYi1pZD0iejBwdHJweGQ3NWZhd3plOWY1YzV6cnI4ZGE1dzA1OTA5dzVmIiB0aW1lc3RhbXA9
IjE1MjI1NjQ0NTgiPjE0MTg8L2tleT48L2ZvcmVpZ24ta2V5cz48cmVmLXR5cGUgbmFtZT0iSm91
cm5hbCBBcnRpY2xlIj4xNzwvcmVmLXR5cGU+PGNvbnRyaWJ1dG9ycz48YXV0aG9ycz48YXV0aG9y
PkZhc2FuYXJvLCBQLjwvYXV0aG9yPjxhdXRob3I+R3JlY28sIFMuPC9hdXRob3I+PGF1dGhvcj5M
b3JlbnppLCBNLjwvYXV0aG9yPjxhdXRob3I+UGVzY2F0b3JpLCBNLjwvYXV0aG9yPjxhdXRob3I+
QnJpb3NjaGksIE0uPC9hdXRob3I+PGF1dGhvcj5LdWxzaHJlc2h0aGEsIFIuPC9hdXRob3I+PGF1
dGhvcj5CYW5maSwgQy48L2F1dGhvcj48YXV0aG9yPlN0dWJicywgQS48L2F1dGhvcj48YXV0aG9y
PkNhbGluLCBHLiBBLjwvYXV0aG9yPjxhdXRob3I+SXZhbiwgTS48L2F1dGhvcj48YXV0aG9yPkNh
cG9ncm9zc2ksIE0uIEMuPC9hdXRob3I+PGF1dGhvcj5NYXJ0ZWxsaSwgRi48L2F1dGhvcj48L2F1
dGhvcnM+PC9jb250cmlidXRvcnM+PGF1dGgtYWRkcmVzcz5JUkNDUy1Qb2xpY2xpbmljbyBTYW4g
RG9uYXRvLCBTYW4gRG9uYXRvIE1pbGFuZXNlLCAyMDA5NyBNaWxhbiwgSXRhbHkuPC9hdXRoLWFk
ZHJlc3M+PHRpdGxlcz48dGl0bGU+QW4gaW50ZWdyYXRlZCBhcHByb2FjaCBmb3IgZXhwZXJpbWVu
dGFsIHRhcmdldCBpZGVudGlmaWNhdGlvbiBvZiBoeXBveGlhLWluZHVjZWQgbWlSLTIxMD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zUxMzQtNDM8L3BhZ2VzPjx2b2x1bWU+Mjg0PC92b2x1bWU+PG51bWJl
cj41MDwvbnVtYmVyPjxlZGl0aW9uPjIwMDkvMTAvMTU8L2VkaXRpb24+PGtleXdvcmRzPjxrZXl3
b3JkPkFuaW1hbHM8L2tleXdvcmQ+PGtleXdvcmQ+QmFzZSBTZXF1ZW5jZTwva2V5d29yZD48a2V5
d29yZD5DZWxscywgQ3VsdHVyZWQ8L2tleXdvcmQ+PGtleXdvcmQ+Q2x1c3RlciBBbmFseXNpczwv
a2V5d29yZD48a2V5d29yZD5HZW5lIEV4cHJlc3Npb24gUHJvZmlsaW5nPC9rZXl3b3JkPjxrZXl3
b3JkPipHZW5lIEV4cHJlc3Npb24gUmVndWxhdGlvbjwva2V5d29yZD48a2V5d29yZD5IdW1hbnM8
L2tleXdvcmQ+PGtleXdvcmQ+SHlwb3hpYS8qbWV0YWJvbGlzbTwva2V5d29yZD48a2V5d29yZD5N
aWNyb1JOQXMvZ2VuZXRpY3MvKm1ldGFib2xpc208L2tleXdvcmQ+PGtleXdvcmQ+UHJvdGVvbWUv
YW5hbHlzaXM8L2tleXdvcmQ+PGtleXdvcmQ+UHJvdGVvbWljcy9tZXRob2RzPC9rZXl3b3JkPjwv
a2V5d29yZHM+PGRhdGVzPjx5ZWFyPjIwMDk8L3llYXI+PHB1Yi1kYXRlcz48ZGF0ZT5EZWMgMTE8
L2RhdGU+PC9wdWItZGF0ZXM+PC9kYXRlcz48aXNibj4wMDIxLTkyNTg8L2lzYm4+PGFjY2Vzc2lv
bi1udW0+MTk4MjYwMDg8L2FjY2Vzc2lvbi1udW0+PHVybHM+PC91cmxzPjxjdXN0b20yPlBNQzI3
ODczNzQ8L2N1c3RvbTI+PGVsZWN0cm9uaWMtcmVzb3VyY2UtbnVtPjEwLjEwNzQvamJjLk0xMDku
MDUyNzc5PC9lbGVjdHJvbmljLXJlc291cmNlLW51bT48cmVtb3RlLWRhdGFiYXNlLXByb3ZpZGVy
Pk5MTTwvcmVtb3RlLWRhdGFiYXNlLXByb3ZpZGVyPjxsYW5ndWFnZT5lbmc8L2xhbmd1YWdlPjwv
cmVj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3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PR12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PR1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GPR9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HCFC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HDAC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HMBOX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HMGCS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NF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NHB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NPP5A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NSIG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P6K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RF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SCU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GYXZhcm88L0F1dGhvcj48WWVhcj4yMDEwPC9ZZWFyPjxS
ZWNOdW0+MTQyMjwvUmVjTnVtPjxEaXNwbGF5VGV4dD4oNyk8L0Rpc3BsYXlUZXh0PjxyZWNvcmQ+
PHJlYy1udW1iZXI+MTQyMjwvcmVjLW51bWJlcj48Zm9yZWlnbi1rZXlzPjxrZXkgYXBwPSJFTiIg
ZGItaWQ9InowcHRycHhkNzVmYXd6ZTlmNWM1enJyOGRhNXcwNTkwOXc1ZiIgdGltZXN0YW1wPSIx
NTIyNTY1Nzc2Ij4xNDIyPC9rZXk+PC9mb3JlaWduLWtleXM+PHJlZi10eXBlIG5hbWU9IkpvdXJu
YWwgQXJ0aWNsZSI+MTc8L3JlZi10eXBlPjxjb250cmlidXRvcnM+PGF1dGhvcnM+PGF1dGhvcj5G
YXZhcm8sIEUuPC9hdXRob3I+PGF1dGhvcj5SYW1hY2hhbmRyYW4sIEEuPC9hdXRob3I+PGF1dGhv
cj5NY0Nvcm1pY2ssIFIuPC9hdXRob3I+PGF1dGhvcj5HZWUsIEguPC9hdXRob3I+PGF1dGhvcj5C
bGFuY2hlciwgQy48L2F1dGhvcj48YXV0aG9yPkNyb3NieSwgTS48L2F1dGhvcj48YXV0aG9yPkRl
dmxpbiwgQy48L2F1dGhvcj48YXV0aG9yPkJsaWNrLCBDLjwvYXV0aG9yPjxhdXRob3I+QnVmZmEs
IEYuPC9hdXRob3I+PGF1dGhvcj5MaSwgSi4gTC48L2F1dGhvcj48YXV0aG9yPlZvam5vdmljLCBC
LjwvYXV0aG9yPjxhdXRob3I+UGlyZXMgZGFzIE5ldmVzLCBSLjwvYXV0aG9yPjxhdXRob3I+R2xh
emVyLCBQLjwvYXV0aG9yPjxhdXRob3I+SWJvcnJhLCBGLjwvYXV0aG9yPjxhdXRob3I+SXZhbiwg
TS48L2F1dGhvcj48YXV0aG9yPlJhZ291c3NpcywgSi48L2F1dGhvcj48YXV0aG9yPkhhcnJpcywg
QS4gTC48L2F1dGhvcj48L2F1dGhvcnM+PC9jb250cmlidXRvcnM+PGF1dGgtYWRkcmVzcz5HZW5v
bWljcyBHcm91cCwgV2VsbGNvbWUgVHJ1c3QgQ2VudHJlIGZvciBIdW1hbiBHZW5ldGljcywgVW5p
dmVyc2l0eSBvZiBPeGZvcmQsIE94Zm9yZCwgVUsuPC9hdXRoLWFkZHJlc3M+PHRpdGxlcz48dGl0
bGU+TWljcm9STkEtMjEwIHJlZ3VsYXRlcyBtaXRvY2hvbmRyaWFsIGZyZWUgcmFkaWNhbCByZXNw
b25zZSB0byBoeXBveGlhIGFuZCBrcmVicyBjeWNsZSBpbiBjYW5jZXIgY2VsbHMgYnkgdGFyZ2V0
aW5nIGlyb24gc3VsZnVyIGNsdXN0ZXIgcHJvdGVpbiBJU0NVPC90aXRsZT48c2Vjb25kYXJ5LXRp
dGxlPlBMb1MgT25lPC9zZWNvbmRhcnktdGl0bGU+PGFsdC10aXRsZT5QbG9TIG9uZTwvYWx0LXRp
dGxlPjwvdGl0bGVzPjxwZXJpb2RpY2FsPjxmdWxsLXRpdGxlPlBsb3MgT25lPC9mdWxsLXRpdGxl
PjwvcGVyaW9kaWNhbD48YWx0LXBlcmlvZGljYWw+PGZ1bGwtdGl0bGU+UGxvcyBPbmU8L2Z1bGwt
dGl0bGU+PC9hbHQtcGVyaW9kaWNhbD48cGFnZXM+ZTEwMzQ1PC9wYWdlcz48dm9sdW1lPjU8L3Zv
bHVtZT48bnVtYmVyPjQ8L251bWJlcj48ZWRpdGlvbj4yMDEwLzA1LzA0PC9lZGl0aW9uPjxrZXl3
b3Jkcz48a2V5d29yZD5DZWxsIExpbmUsIFR1bW9yPC9rZXl3b3JkPjxrZXl3b3JkPipDaXRyaWMg
QWNpZCBDeWNsZTwva2V5d29yZD48a2V5d29yZD5FbGVjdHJvbiBUcmFuc3BvcnQgQ29tcGxleCBJ
L21ldGFib2xpc208L2tleXdvcmQ+PGtleXdvcmQ+RnJlZSBSYWRpY2Fscy8qbWV0YWJvbGlzbTwv
a2V5d29yZD48a2V5d29yZD5IdW1hbnM8L2tleXdvcmQ+PGtleXdvcmQ+Kkh5cG94aWE8L2tleXdv
cmQ+PGtleXdvcmQ+SHlwb3hpYS1JbmR1Y2libGUgRmFjdG9yIDEsIGFscGhhIFN1YnVuaXQ8L2tl
eXdvcmQ+PGtleXdvcmQ+SXJvbi1TdWxmdXIgUHJvdGVpbnMvKm1ldGFib2xpc208L2tleXdvcmQ+
PGtleXdvcmQ+TWljcm9STkFzLypwaHlzaW9sb2d5PC9rZXl3b3JkPjxrZXl3b3JkPk1pdG9jaG9u
ZHJpYS8qbWV0YWJvbGlzbTwva2V5d29yZD48a2V5d29yZD5OZW9wbGFzbXMvKm1ldGFib2xpc20v
cGF0aG9sb2d5PC9rZXl3b3JkPjxrZXl3b3JkPlByb2dub3Npczwva2V5d29yZD48L2tleXdvcmRz
PjxkYXRlcz48eWVhcj4yMDEwPC95ZWFyPjxwdWItZGF0ZXM+PGRhdGU+QXByIDI2PC9kYXRlPjwv
cHViLWRhdGVzPjwvZGF0ZXM+PGlzYm4+MTkzMi02MjAzPC9pc2JuPjxhY2Nlc3Npb24tbnVtPjIw
NDM2NjgxPC9hY2Nlc3Npb24tbnVtPjx1cmxzPjwvdXJscz48Y3VzdG9tMj5QTUMyODU5OTQ2PC9j
dXN0b20yPjxlbGVjdHJvbmljLXJlc291cmNlLW51bT4xMC4xMzcxL2pvdXJuYWwucG9uZS4wMDEw
MzQ1PC9lbGVjdHJvbmljLXJlc291cmNlLW51bT48cmVtb3RlLWRhdGFiYXNlLXByb3ZpZGVyPk5M
TTwvcmVtb3RlLWRhdGFiYXNlLXByb3ZpZGVyPjxsYW5ndWFnZT5lbmc8L2xhbmd1YWdlPjwvcmVj
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GYXZhcm88L0F1dGhvcj48WWVhcj4yMDEwPC9ZZWFyPjxS
ZWNOdW0+MTQyMjwvUmVjTnVtPjxEaXNwbGF5VGV4dD4oNyk8L0Rpc3BsYXlUZXh0PjxyZWNvcmQ+
PHJlYy1udW1iZXI+MTQyMjwvcmVjLW51bWJlcj48Zm9yZWlnbi1rZXlzPjxrZXkgYXBwPSJFTiIg
ZGItaWQ9InowcHRycHhkNzVmYXd6ZTlmNWM1enJyOGRhNXcwNTkwOXc1ZiIgdGltZXN0YW1wPSIx
NTIyNTY1Nzc2Ij4xNDIyPC9rZXk+PC9mb3JlaWduLWtleXM+PHJlZi10eXBlIG5hbWU9IkpvdXJu
YWwgQXJ0aWNsZSI+MTc8L3JlZi10eXBlPjxjb250cmlidXRvcnM+PGF1dGhvcnM+PGF1dGhvcj5G
YXZhcm8sIEUuPC9hdXRob3I+PGF1dGhvcj5SYW1hY2hhbmRyYW4sIEEuPC9hdXRob3I+PGF1dGhv
cj5NY0Nvcm1pY2ssIFIuPC9hdXRob3I+PGF1dGhvcj5HZWUsIEguPC9hdXRob3I+PGF1dGhvcj5C
bGFuY2hlciwgQy48L2F1dGhvcj48YXV0aG9yPkNyb3NieSwgTS48L2F1dGhvcj48YXV0aG9yPkRl
dmxpbiwgQy48L2F1dGhvcj48YXV0aG9yPkJsaWNrLCBDLjwvYXV0aG9yPjxhdXRob3I+QnVmZmEs
IEYuPC9hdXRob3I+PGF1dGhvcj5MaSwgSi4gTC48L2F1dGhvcj48YXV0aG9yPlZvam5vdmljLCBC
LjwvYXV0aG9yPjxhdXRob3I+UGlyZXMgZGFzIE5ldmVzLCBSLjwvYXV0aG9yPjxhdXRob3I+R2xh
emVyLCBQLjwvYXV0aG9yPjxhdXRob3I+SWJvcnJhLCBGLjwvYXV0aG9yPjxhdXRob3I+SXZhbiwg
TS48L2F1dGhvcj48YXV0aG9yPlJhZ291c3NpcywgSi48L2F1dGhvcj48YXV0aG9yPkhhcnJpcywg
QS4gTC48L2F1dGhvcj48L2F1dGhvcnM+PC9jb250cmlidXRvcnM+PGF1dGgtYWRkcmVzcz5HZW5v
bWljcyBHcm91cCwgV2VsbGNvbWUgVHJ1c3QgQ2VudHJlIGZvciBIdW1hbiBHZW5ldGljcywgVW5p
dmVyc2l0eSBvZiBPeGZvcmQsIE94Zm9yZCwgVUsuPC9hdXRoLWFkZHJlc3M+PHRpdGxlcz48dGl0
bGU+TWljcm9STkEtMjEwIHJlZ3VsYXRlcyBtaXRvY2hvbmRyaWFsIGZyZWUgcmFkaWNhbCByZXNw
b25zZSB0byBoeXBveGlhIGFuZCBrcmVicyBjeWNsZSBpbiBjYW5jZXIgY2VsbHMgYnkgdGFyZ2V0
aW5nIGlyb24gc3VsZnVyIGNsdXN0ZXIgcHJvdGVpbiBJU0NVPC90aXRsZT48c2Vjb25kYXJ5LXRp
dGxlPlBMb1MgT25lPC9zZWNvbmRhcnktdGl0bGU+PGFsdC10aXRsZT5QbG9TIG9uZTwvYWx0LXRp
dGxlPjwvdGl0bGVzPjxwZXJpb2RpY2FsPjxmdWxsLXRpdGxlPlBsb3MgT25lPC9mdWxsLXRpdGxl
PjwvcGVyaW9kaWNhbD48YWx0LXBlcmlvZGljYWw+PGZ1bGwtdGl0bGU+UGxvcyBPbmU8L2Z1bGwt
dGl0bGU+PC9hbHQtcGVyaW9kaWNhbD48cGFnZXM+ZTEwMzQ1PC9wYWdlcz48dm9sdW1lPjU8L3Zv
bHVtZT48bnVtYmVyPjQ8L251bWJlcj48ZWRpdGlvbj4yMDEwLzA1LzA0PC9lZGl0aW9uPjxrZXl3
b3Jkcz48a2V5d29yZD5DZWxsIExpbmUsIFR1bW9yPC9rZXl3b3JkPjxrZXl3b3JkPipDaXRyaWMg
QWNpZCBDeWNsZTwva2V5d29yZD48a2V5d29yZD5FbGVjdHJvbiBUcmFuc3BvcnQgQ29tcGxleCBJ
L21ldGFib2xpc208L2tleXdvcmQ+PGtleXdvcmQ+RnJlZSBSYWRpY2Fscy8qbWV0YWJvbGlzbTwv
a2V5d29yZD48a2V5d29yZD5IdW1hbnM8L2tleXdvcmQ+PGtleXdvcmQ+Kkh5cG94aWE8L2tleXdv
cmQ+PGtleXdvcmQ+SHlwb3hpYS1JbmR1Y2libGUgRmFjdG9yIDEsIGFscGhhIFN1YnVuaXQ8L2tl
eXdvcmQ+PGtleXdvcmQ+SXJvbi1TdWxmdXIgUHJvdGVpbnMvKm1ldGFib2xpc208L2tleXdvcmQ+
PGtleXdvcmQ+TWljcm9STkFzLypwaHlzaW9sb2d5PC9rZXl3b3JkPjxrZXl3b3JkPk1pdG9jaG9u
ZHJpYS8qbWV0YWJvbGlzbTwva2V5d29yZD48a2V5d29yZD5OZW9wbGFzbXMvKm1ldGFib2xpc20v
cGF0aG9sb2d5PC9rZXl3b3JkPjxrZXl3b3JkPlByb2dub3Npczwva2V5d29yZD48L2tleXdvcmRz
PjxkYXRlcz48eWVhcj4yMDEwPC95ZWFyPjxwdWItZGF0ZXM+PGRhdGU+QXByIDI2PC9kYXRlPjwv
cHViLWRhdGVzPjwvZGF0ZXM+PGlzYm4+MTkzMi02MjAzPC9pc2JuPjxhY2Nlc3Npb24tbnVtPjIw
NDM2NjgxPC9hY2Nlc3Npb24tbnVtPjx1cmxzPjwvdXJscz48Y3VzdG9tMj5QTUMyODU5OTQ2PC9j
dXN0b20yPjxlbGVjdHJvbmljLXJlc291cmNlLW51bT4xMC4xMzcxL2pvdXJuYWwucG9uZS4wMDEw
MzQ1PC9lbGVjdHJvbmljLXJlc291cmNlLW51bT48cmVtb3RlLWRhdGFiYXNlLXByb3ZpZGVyPk5M
TTwvcmVtb3RlLWRhdGFiYXNlLXByb3ZpZGVyPjxsYW5ndWFnZT5lbmc8L2xhbmd1YWdlPjwvcmVj
b3JkPjwvQ2l0ZT48L0VuZE5vdGU+AG=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7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TGB3BP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ITPRIP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JDP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DM4A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IAA116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IF5A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LHL29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MO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PNA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KSR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LAIR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LOXL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LRFN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AML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AN2A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APK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APT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BTD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CM8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ED20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GRN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ID1IP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LC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LH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NT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5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RPL36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RTO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MRVI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DRG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DUFA10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DUFA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EUROD2</w:t>
            </w:r>
            <w:r>
              <w:rPr>
                <w:sz w:val="21"/>
                <w:szCs w:val="24"/>
              </w:rPr>
              <w:fldChar w:fldCharType="begin"/>
            </w:r>
            <w:r w:rsidR="005F14B3">
              <w:rPr>
                <w:sz w:val="21"/>
                <w:szCs w:val="24"/>
              </w:rPr>
              <w:instrText xml:space="preserve"> ADDIN EN.CITE &lt;EndNote&gt;&lt;Cite&gt;&lt;Author&gt;Agrawal&lt;/Author&gt;&lt;Year&gt;2018&lt;/Year&gt;&lt;RecNum&gt;1423&lt;/RecNum&gt;&lt;DisplayText&gt;(8)&lt;/DisplayText&gt;&lt;record&gt;&lt;rec-number&gt;1423&lt;/rec-number&gt;&lt;foreign-keys&gt;&lt;key app="EN" db-id="z0ptrpxd75fawze9f5c5zrr8da5w05909w5f" timestamp="1522565983"&gt;1423&lt;/key&gt;&lt;/foreign-keys&gt;&lt;ref-type name="Journal Article"&gt;17&lt;/ref-type&gt;&lt;contributors&gt;&lt;authors&gt;&lt;author&gt;Agrawal, R.&lt;/author&gt;&lt;author&gt;Garg, A.&lt;/author&gt;&lt;author&gt;Benny Malgulwar, P.&lt;/author&gt;&lt;author&gt;Sharma, V.&lt;/author&gt;&lt;author&gt;Sarkar, C.&lt;/author&gt;&lt;author&gt;Kulshreshtha, R.&lt;/author&gt;&lt;/authors&gt;&lt;/contributors&gt;&lt;auth-address&gt;Department of Biochemical Engineering and Biotechnology, Indian Institute of Technology Delhi, New Delhi, India.&amp;#xD;Department of Pathology, All India Institute of Medical Sciences, New Delhi, India.&lt;/auth-address&gt;&lt;titles&gt;&lt;title&gt;p53 and miR-210 regulated NeuroD2, a neuronal basic helix-loop-helix transcription factor, is downregulated in glioblastoma patients and functions as a tumor suppressor under hypoxic microenvironment&lt;/title&gt;&lt;secondary-title&gt;Int J Cancer&lt;/secondary-title&gt;&lt;alt-title&gt;International journal of cancer&lt;/alt-title&gt;&lt;/titles&gt;&lt;alt-periodical&gt;&lt;full-title&gt;International Journal of Cancer&lt;/full-title&gt;&lt;/alt-periodical&gt;&lt;pages&gt;1817-1828&lt;/pages&gt;&lt;volume&gt;142&lt;/volume&gt;&lt;number&gt;9&lt;/number&gt;&lt;edition&gt;2017/12/12&lt;/edition&gt;&lt;keywords&gt;&lt;keyword&gt;NeuroD2&lt;/keyword&gt;&lt;keyword&gt;glioblastoma&lt;/keyword&gt;&lt;keyword&gt;hypoxia&lt;/keyword&gt;&lt;keyword&gt;miR-210&lt;/keyword&gt;&lt;keyword&gt;p53&lt;/keyword&gt;&lt;/keywords&gt;&lt;dates&gt;&lt;year&gt;2018&lt;/year&gt;&lt;pub-dates&gt;&lt;date&gt;May 1&lt;/date&gt;&lt;/pub-dates&gt;&lt;/dates&gt;&lt;isbn&gt;0020-7136&lt;/isbn&gt;&lt;accession-num&gt;29226333&lt;/accession-num&gt;&lt;urls&gt;&lt;/urls&gt;&lt;electronic-resource-num&gt;10.1002/ijc.31209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8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FIC</w:t>
            </w:r>
            <w:r>
              <w:rPr>
                <w:sz w:val="21"/>
                <w:szCs w:val="24"/>
              </w:rPr>
              <w:fldChar w:fldCharType="begin"/>
            </w:r>
            <w:r w:rsidR="005F14B3">
              <w:rPr>
                <w:sz w:val="21"/>
                <w:szCs w:val="24"/>
              </w:rPr>
              <w:instrText xml:space="preserve"> ADDIN EN.CITE &lt;EndNote&gt;&lt;Cite&gt;&lt;Author&gt;Zhang&lt;/Author&gt;&lt;Year&gt;2017&lt;/Year&gt;&lt;RecNum&gt;1424&lt;/RecNum&gt;&lt;DisplayText&gt;(9)&lt;/DisplayText&gt;&lt;record&gt;&lt;rec-number&gt;1424&lt;/rec-number&gt;&lt;foreign-keys&gt;&lt;key app="EN" db-id="z0ptrpxd75fawze9f5c5zrr8da5w05909w5f" timestamp="1522566097"&gt;1424&lt;/key&gt;&lt;/foreign-keys&gt;&lt;ref-type name="Journal Article"&gt;17&lt;/ref-type&gt;&lt;contributors&gt;&lt;authors&gt;&lt;author&gt;Zhang, H.&lt;/author&gt;&lt;author&gt;Mai, Q.&lt;/author&gt;&lt;author&gt;Chen, J.&lt;/author&gt;&lt;/authors&gt;&lt;/contributors&gt;&lt;auth-address&gt;School of Life Sciences, Sun Yat-Sen University, Guangzhou 510006, P. R. China.&amp;#xD;Center of Regenerative Medicine Institute of Biomedicine and Biotechnology, Shenzhen Institutes of Advanced Technology, Chinese Academy of Sciences, Shenzhen 518000, P. R. China.&lt;/auth-address&gt;&lt;titles&gt;&lt;title&gt;MicroRNA-210 is increased and it is required for dedifferentiation of osteosarcoma cell line&lt;/title&gt;&lt;secondary-title&gt;Cell Biol Int&lt;/secondary-title&gt;&lt;alt-title&gt;Cell biology international&lt;/alt-title&gt;&lt;/titles&gt;&lt;periodical&gt;&lt;full-title&gt;Cell Biol Int&lt;/full-title&gt;&lt;abbr-1&gt;Cell biology international&lt;/abbr-1&gt;&lt;/periodical&gt;&lt;alt-periodical&gt;&lt;full-title&gt;Cell Biol Int&lt;/full-title&gt;&lt;abbr-1&gt;Cell biology international&lt;/abbr-1&gt;&lt;/alt-periodical&gt;&lt;pages&gt;267-275&lt;/pages&gt;&lt;volume&gt;41&lt;/volume&gt;&lt;number&gt;3&lt;/number&gt;&lt;edition&gt;2016/12/30&lt;/edition&gt;&lt;keywords&gt;&lt;keyword&gt;Biomarkers, Tumor/*biosynthesis/genetics&lt;/keyword&gt;&lt;keyword&gt;Bone Neoplasms/genetics/*metabolism/pathology&lt;/keyword&gt;&lt;keyword&gt;Cell Dedifferentiation/*physiology&lt;/keyword&gt;&lt;keyword&gt;Cell Line, Tumor&lt;/keyword&gt;&lt;keyword&gt;Humans&lt;/keyword&gt;&lt;keyword&gt;MicroRNAs/*biosynthesis/genetics&lt;/keyword&gt;&lt;keyword&gt;Osteosarcoma/genetics/*metabolism/pathology&lt;/keyword&gt;&lt;keyword&gt;Os&lt;/keyword&gt;&lt;keyword&gt;OSCs&lt;/keyword&gt;&lt;keyword&gt;dedifferentiation&lt;/keyword&gt;&lt;keyword&gt;miR-210&lt;/keyword&gt;&lt;/keywords&gt;&lt;dates&gt;&lt;year&gt;2017&lt;/year&gt;&lt;pub-dates&gt;&lt;date&gt;Mar&lt;/date&gt;&lt;/pub-dates&gt;&lt;/dates&gt;&lt;isbn&gt;1065-6995&lt;/isbn&gt;&lt;accession-num&gt;28032372&lt;/accession-num&gt;&lt;urls&gt;&lt;/urls&gt;&lt;electronic-resource-num&gt;10.1002/cbin.10721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9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LRC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OL1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OL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NPLOC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OSBPL1A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DK1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MaTwvQXV0aG9yPjxZZWFyPjIwMTc8L1llYXI+PFJlY051
bT4xNDI1PC9SZWNOdW0+PERpc3BsYXlUZXh0PigxMCk8L0Rpc3BsYXlUZXh0PjxyZWNvcmQ+PHJl
Yy1udW1iZXI+MTQyNTwvcmVjLW51bWJlcj48Zm9yZWlnbi1rZXlzPjxrZXkgYXBwPSJFTiIgZGIt
aWQ9InowcHRycHhkNzVmYXd6ZTlmNWM1enJyOGRhNXcwNTkwOXc1ZiIgdGltZXN0YW1wPSIxNTIy
NTY2MTYwIj4xNDI1PC9rZXk+PC9mb3JlaWduLWtleXM+PHJlZi10eXBlIG5hbWU9IkpvdXJuYWwg
QXJ0aWNsZSI+MTc8L3JlZi10eXBlPjxjb250cmlidXRvcnM+PGF1dGhvcnM+PGF1dGhvcj5MaSwg
WS48L2F1dGhvcj48YXV0aG9yPllhbmcsIEMuPC9hdXRob3I+PGF1dGhvcj5aaGFuZywgTC48L2F1
dGhvcj48YXV0aG9yPllhbmcsIFAuPC9hdXRob3I+PC9hdXRob3JzPjwvY29udHJpYnV0b3JzPjxh
dXRoLWFkZHJlc3M+RGVwYXJ0bWVudCBvZiBDYXJkaW9sb2d5LCBDaGluYS1KYXBhbiBVbmlvbiBI
b3NwaXRhbCBvZiBKaWxpbiBVbml2ZXJzaXR5LCAxMzAwMzMgQ2hhbmdjaHVuLCBDaGluYS4wMDAw
IDAwMDQgMTc3MSAzMzQ5Z3JpZC40MTU5NTQuOCYjeEQ7RGVwYXJ0bWVudCBvZiBOZW9uYXRvbG9n
eSwgVGhlIEZpcnN0IEhvc3BpdGFsIG9mIEppbGluIFVuaXZlcnNpdHksIDEzMDAyMSBDaGFuZ2No
dW4sIENoaW5hLmdyaWQuNDMwNjA1LjQmI3hEO0RlcGFydG1lbnQgb2YgVWx0cmFzb25vZ3JhcGh5
LCBFYXN0ZXJuIERpdmlzaW9uIG9mIEZpcnN0IEhvc3BpdGFsIG9mIEppbGluIFVuaXZlcnNpdHks
IDEzMDAyMSBDaGFuZ2NodW4sIENoaW5hLmdyaWQuNDMwNjA1LjQ8L2F1dGgtYWRkcmVzcz48dGl0
bGVzPjx0aXRsZT5NaWNyb1JOQS0yMTAgaW5kdWNlcyBlbmRvdGhlbGlhbCBjZWxsIGFwb3B0b3Np
cyBieSBkaXJlY3RseSB0YXJnZXRpbmcgUERLMSBpbiB0aGUgc2V0dGluZyBvZiBhdGhlcm9zY2xl
cm9zaXM8L3RpdGxlPjxzZWNvbmRhcnktdGl0bGU+Q2VsbCBNb2wgQmlvbCBMZXR0PC9zZWNvbmRh
cnktdGl0bGU+PGFsdC10aXRsZT5DZWxsdWxhciAmYW1wOyBtb2xlY3VsYXIgYmlvbG9neSBsZXR0
ZXJzPC9hbHQtdGl0bGU+PC90aXRsZXM+PHBlcmlvZGljYWw+PGZ1bGwtdGl0bGU+Q2VsbCBNb2wg
QmlvbCBMZXR0PC9mdWxsLXRpdGxlPjxhYmJyLTE+Q2VsbHVsYXIgJmFtcDsgbW9sZWN1bGFyIGJp
b2xvZ3kgbGV0dGVyczwvYWJici0xPjwvcGVyaW9kaWNhbD48YWx0LXBlcmlvZGljYWw+PGZ1bGwt
dGl0bGU+Q2VsbCBNb2wgQmlvbCBMZXR0PC9mdWxsLXRpdGxlPjxhYmJyLTE+Q2VsbHVsYXIgJmFt
cDsgbW9sZWN1bGFyIGJpb2xvZ3kgbGV0dGVyczwvYWJici0xPjwvYWx0LXBlcmlvZGljYWw+PHBh
Z2VzPjM8L3BhZ2VzPjx2b2x1bWU+MjI8L3ZvbHVtZT48ZWRpdGlvbj4yMDE3LzA1LzI2PC9lZGl0
aW9uPjxrZXl3b3Jkcz48a2V5d29yZD4zLVBob3NwaG9pbm9zaXRpZGUtRGVwZW5kZW50IFByb3Rl
aW4gS2luYXNlcy8qZ2VuZXRpY3M8L2tleXdvcmQ+PGtleXdvcmQ+QW5pbWFsczwva2V5d29yZD48
a2V5d29yZD5Bb3J0YS9tZXRhYm9saXNtL3BoeXNpb3BhdGhvbG9neTwva2V5d29yZD48a2V5d29y
ZD4qQXBvcHRvc2lzPC9rZXl3b3JkPjxrZXl3b3JkPkF0aGVyb3NjbGVyb3Npcy8qbWV0YWJvbGlz
bS9waHlzaW9wYXRob2xvZ3k8L2tleXdvcmQ+PGtleXdvcmQ+RGlldCwgSGlnaC1GYXQ8L2tleXdv
cmQ+PGtleXdvcmQ+KkRpc2Vhc2UgTW9kZWxzLCBBbmltYWw8L2tleXdvcmQ+PGtleXdvcmQ+RW5k
b3RoZWxpYWwgQ2VsbHMvKm1ldGFib2xpc20vcGh5c2lvbG9neTwva2V5d29yZD48a2V5d29yZD5M
aXBvcHJvdGVpbnMsIExETDwva2V5d29yZD48a2V5d29yZD5NYWxlPC9rZXl3b3JkPjxrZXl3b3Jk
Pk1pY2U8L2tleXdvcmQ+PGtleXdvcmQ+Kk1pY3JvUk5Bczwva2V5d29yZD48a2V5d29yZD5VcC1S
ZWd1bGF0aW9uPC9rZXl3b3JkPjxrZXl3b3JkPkFwb0UgKC0vLSk8L2tleXdvcmQ+PGtleXdvcmQ+
QXRoZXJvc2NsZXJvc2lzPC9rZXl3b3JkPjxrZXl3b3JkPlBESzEsIEVuZG90aGVsaWFsIGNlbGwg
YXBvcHRvc2lzPC9rZXl3b3JkPjxrZXl3b3JkPm1pUi0yMTA8L2tleXdvcmQ+PC9rZXl3b3Jkcz48
ZGF0ZXM+PHllYXI+MjAxNzwveWVhcj48L2RhdGVzPjxpc2JuPjE0MjUtODE1MzwvaXNibj48YWNj
ZXNzaW9uLW51bT4yODUzNjYzNDwvYWNjZXNzaW9uLW51bT48dXJscz48L3VybHM+PGN1c3RvbTI+
UE1DNTQxNTgzNTwvY3VzdG9tMj48ZWxlY3Ryb25pYy1yZXNvdXJjZS1udW0+MTAuMTE4Ni9zMTE2
NTgtMDE3LTAwMzMtNTwvZWxlY3Ryb25pYy1yZXNvdXJjZS1udW0+PHJlbW90ZS1kYXRhYmFzZS1w
cm92aWRlcj5OTE08L3JlbW90ZS1kYXRhYmFzZS1wcm92aWRlcj48bGFuZ3VhZ2U+ZW5nPC9sYW5n
dWFnZT48L3JlY29yZD48L0NpdGU+PC9FbmROb3RlPgB=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MaTwvQXV0aG9yPjxZZWFyPjIwMTc8L1llYXI+PFJlY051
bT4xNDI1PC9SZWNOdW0+PERpc3BsYXlUZXh0PigxMCk8L0Rpc3BsYXlUZXh0PjxyZWNvcmQ+PHJl
Yy1udW1iZXI+MTQyNTwvcmVjLW51bWJlcj48Zm9yZWlnbi1rZXlzPjxrZXkgYXBwPSJFTiIgZGIt
aWQ9InowcHRycHhkNzVmYXd6ZTlmNWM1enJyOGRhNXcwNTkwOXc1ZiIgdGltZXN0YW1wPSIxNTIy
NTY2MTYwIj4xNDI1PC9rZXk+PC9mb3JlaWduLWtleXM+PHJlZi10eXBlIG5hbWU9IkpvdXJuYWwg
QXJ0aWNsZSI+MTc8L3JlZi10eXBlPjxjb250cmlidXRvcnM+PGF1dGhvcnM+PGF1dGhvcj5MaSwg
WS48L2F1dGhvcj48YXV0aG9yPllhbmcsIEMuPC9hdXRob3I+PGF1dGhvcj5aaGFuZywgTC48L2F1
dGhvcj48YXV0aG9yPllhbmcsIFAuPC9hdXRob3I+PC9hdXRob3JzPjwvY29udHJpYnV0b3JzPjxh
dXRoLWFkZHJlc3M+RGVwYXJ0bWVudCBvZiBDYXJkaW9sb2d5LCBDaGluYS1KYXBhbiBVbmlvbiBI
b3NwaXRhbCBvZiBKaWxpbiBVbml2ZXJzaXR5LCAxMzAwMzMgQ2hhbmdjaHVuLCBDaGluYS4wMDAw
IDAwMDQgMTc3MSAzMzQ5Z3JpZC40MTU5NTQuOCYjeEQ7RGVwYXJ0bWVudCBvZiBOZW9uYXRvbG9n
eSwgVGhlIEZpcnN0IEhvc3BpdGFsIG9mIEppbGluIFVuaXZlcnNpdHksIDEzMDAyMSBDaGFuZ2No
dW4sIENoaW5hLmdyaWQuNDMwNjA1LjQmI3hEO0RlcGFydG1lbnQgb2YgVWx0cmFzb25vZ3JhcGh5
LCBFYXN0ZXJuIERpdmlzaW9uIG9mIEZpcnN0IEhvc3BpdGFsIG9mIEppbGluIFVuaXZlcnNpdHks
IDEzMDAyMSBDaGFuZ2NodW4sIENoaW5hLmdyaWQuNDMwNjA1LjQ8L2F1dGgtYWRkcmVzcz48dGl0
bGVzPjx0aXRsZT5NaWNyb1JOQS0yMTAgaW5kdWNlcyBlbmRvdGhlbGlhbCBjZWxsIGFwb3B0b3Np
cyBieSBkaXJlY3RseSB0YXJnZXRpbmcgUERLMSBpbiB0aGUgc2V0dGluZyBvZiBhdGhlcm9zY2xl
cm9zaXM8L3RpdGxlPjxzZWNvbmRhcnktdGl0bGU+Q2VsbCBNb2wgQmlvbCBMZXR0PC9zZWNvbmRh
cnktdGl0bGU+PGFsdC10aXRsZT5DZWxsdWxhciAmYW1wOyBtb2xlY3VsYXIgYmlvbG9neSBsZXR0
ZXJzPC9hbHQtdGl0bGU+PC90aXRsZXM+PHBlcmlvZGljYWw+PGZ1bGwtdGl0bGU+Q2VsbCBNb2wg
QmlvbCBMZXR0PC9mdWxsLXRpdGxlPjxhYmJyLTE+Q2VsbHVsYXIgJmFtcDsgbW9sZWN1bGFyIGJp
b2xvZ3kgbGV0dGVyczwvYWJici0xPjwvcGVyaW9kaWNhbD48YWx0LXBlcmlvZGljYWw+PGZ1bGwt
dGl0bGU+Q2VsbCBNb2wgQmlvbCBMZXR0PC9mdWxsLXRpdGxlPjxhYmJyLTE+Q2VsbHVsYXIgJmFt
cDsgbW9sZWN1bGFyIGJpb2xvZ3kgbGV0dGVyczwvYWJici0xPjwvYWx0LXBlcmlvZGljYWw+PHBh
Z2VzPjM8L3BhZ2VzPjx2b2x1bWU+MjI8L3ZvbHVtZT48ZWRpdGlvbj4yMDE3LzA1LzI2PC9lZGl0
aW9uPjxrZXl3b3Jkcz48a2V5d29yZD4zLVBob3NwaG9pbm9zaXRpZGUtRGVwZW5kZW50IFByb3Rl
aW4gS2luYXNlcy8qZ2VuZXRpY3M8L2tleXdvcmQ+PGtleXdvcmQ+QW5pbWFsczwva2V5d29yZD48
a2V5d29yZD5Bb3J0YS9tZXRhYm9saXNtL3BoeXNpb3BhdGhvbG9neTwva2V5d29yZD48a2V5d29y
ZD4qQXBvcHRvc2lzPC9rZXl3b3JkPjxrZXl3b3JkPkF0aGVyb3NjbGVyb3Npcy8qbWV0YWJvbGlz
bS9waHlzaW9wYXRob2xvZ3k8L2tleXdvcmQ+PGtleXdvcmQ+RGlldCwgSGlnaC1GYXQ8L2tleXdv
cmQ+PGtleXdvcmQ+KkRpc2Vhc2UgTW9kZWxzLCBBbmltYWw8L2tleXdvcmQ+PGtleXdvcmQ+RW5k
b3RoZWxpYWwgQ2VsbHMvKm1ldGFib2xpc20vcGh5c2lvbG9neTwva2V5d29yZD48a2V5d29yZD5M
aXBvcHJvdGVpbnMsIExETDwva2V5d29yZD48a2V5d29yZD5NYWxlPC9rZXl3b3JkPjxrZXl3b3Jk
Pk1pY2U8L2tleXdvcmQ+PGtleXdvcmQ+Kk1pY3JvUk5Bczwva2V5d29yZD48a2V5d29yZD5VcC1S
ZWd1bGF0aW9uPC9rZXl3b3JkPjxrZXl3b3JkPkFwb0UgKC0vLSk8L2tleXdvcmQ+PGtleXdvcmQ+
QXRoZXJvc2NsZXJvc2lzPC9rZXl3b3JkPjxrZXl3b3JkPlBESzEsIEVuZG90aGVsaWFsIGNlbGwg
YXBvcHRvc2lzPC9rZXl3b3JkPjxrZXl3b3JkPm1pUi0yMTA8L2tleXdvcmQ+PC9rZXl3b3Jkcz48
ZGF0ZXM+PHllYXI+MjAxNzwveWVhcj48L2RhdGVzPjxpc2JuPjE0MjUtODE1MzwvaXNibj48YWNj
ZXNzaW9uLW51bT4yODUzNjYzNDwvYWNjZXNzaW9uLW51bT48dXJscz48L3VybHM+PGN1c3RvbTI+
UE1DNTQxNTgzNTwvY3VzdG9tMj48ZWxlY3Ryb25pYy1yZXNvdXJjZS1udW0+MTAuMTE4Ni9zMTE2
NTgtMDE3LTAwMzMtNTwvZWxlY3Ryb25pYy1yZXNvdXJjZS1udW0+PHJlbW90ZS1kYXRhYmFzZS1w
cm92aWRlcj5OTE08L3JlbW90ZS1kYXRhYmFzZS1wcm92aWRlcj48bGFuZ3VhZ2U+ZW5nPC9sYW5n
dWFnZT48L3JlY29yZD48L0NpdGU+PC9FbmROb3RlPgB=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10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GAM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IK3R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LEKHA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OU2F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OU3F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PM1M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RMT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ROK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SEN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PTPRD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AB3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AB3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AB9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BM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HBG</w:t>
            </w:r>
            <w:bookmarkStart w:id="1" w:name="_GoBack"/>
            <w:bookmarkEnd w:id="1"/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SU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RTP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AA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CARA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DF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HMT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IN3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LC25A26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LC2A4RG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LC6A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LC8A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MAD6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MG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ORBS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P140L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T3GAL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TARD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TK24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TK2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SYNGAP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ANC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AOK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BC1D30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CTN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ET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IGD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MEM135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MEM30B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MEM40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NPO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OMM40L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PD52L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TRIM4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ULK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USP6NL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WDFY2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WHSC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WHSC1L1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FAND3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NF446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NF462</w:t>
            </w:r>
            <w:r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 </w:instrText>
            </w:r>
            <w:r w:rsidR="005F14B3">
              <w:rPr>
                <w:sz w:val="21"/>
                <w:szCs w:val="24"/>
              </w:rPr>
              <w:fldChar w:fldCharType="begin">
                <w:fldData xml:space="preserve">PEVuZE5vdGU+PENpdGU+PEF1dGhvcj5DaGVuPC9BdXRob3I+PFllYXI+MjAxMjwvWWVhcj48UmVj
TnVtPjE0MjA8L1JlY051bT48RGlzcGxheVRleHQ+KDUpPC9EaXNwbGF5VGV4dD48cmVjb3JkPjxy
ZWMtbnVtYmVyPjE0MjA8L3JlYy1udW1iZXI+PGZvcmVpZ24ta2V5cz48a2V5IGFwcD0iRU4iIGRi
LWlkPSJ6MHB0cnB4ZDc1ZmF3emU5ZjVjNXpycjhkYTV3MDU5MDl3NWYiIHRpbWVzdGFtcD0iMTUy
MjU2NTI0MyI+MTQyMDwva2V5PjwvZm9yZWlnbi1rZXlzPjxyZWYtdHlwZSBuYW1lPSJKb3VybmFs
IEFydGljbGUiPjE3PC9yZWYtdHlwZT48Y29udHJpYnV0b3JzPjxhdXRob3JzPjxhdXRob3I+Q2hl
biwgVy4gWS48L2F1dGhvcj48YXV0aG9yPkxpdSwgVy4gSi48L2F1dGhvcj48YXV0aG9yPlpoYW8s
IFkuIFAuPC9hdXRob3I+PGF1dGhvcj5aaG91LCBMLjwvYXV0aG9yPjxhdXRob3I+WmhhbmcsIFQu
IFAuPC9hdXRob3I+PGF1dGhvcj5DaGVuLCBHLjwvYXV0aG9yPjxhdXRob3I+U2h1LCBILjwvYXV0
aG9yPjwvYXV0aG9ycz48L2NvbnRyaWJ1dG9ycz48YXV0aC1hZGRyZXNzPkRlcGFydG1lbnQgb2Yg
R2VuZXJhbCBTdXJnZXJ5LCBDaGluZXNlIEFjYWRlbXkgb2YgTWVkaWNhbCBTY2llbmNlcywgQmVp
amluZywgQ2hpbmEuPC9hdXRoLWFkZHJlc3M+PHRpdGxlcz48dGl0bGU+SW5kdWN0aW9uLCBtb2R1
bGF0aW9uIGFuZCBwb3RlbnRpYWwgdGFyZ2V0cyBvZiBtaVItMjEwIGluIHBhbmNyZWF0aWMgY2Fu
Y2VyIGNlbGxzPC90aXRsZT48c2Vjb25kYXJ5LXRpdGxlPkhlcGF0b2JpbGlhcnkgUGFuY3JlYXQg
RGlzIEludDwvc2Vjb25kYXJ5LXRpdGxlPjxhbHQtdGl0bGU+SGVwYXRvYmlsaWFyeSAmYW1wOyBw
YW5jcmVhdGljIGRpc2Vhc2VzIGludGVybmF0aW9uYWwgOiBIQlBEIElOVDwvYWx0LXRpdGxlPjwv
dGl0bGVzPjxwZXJpb2RpY2FsPjxmdWxsLXRpdGxlPkhlcGF0b2JpbGlhcnkgUGFuY3JlYXQgRGlz
IEludDwvZnVsbC10aXRsZT48YWJici0xPkhlcGF0b2JpbGlhcnkgJmFtcDsgcGFuY3JlYXRpYyBk
aXNlYXNlcyBpbnRlcm5hdGlvbmFsIDogSEJQRCBJTlQ8L2FiYnItMT48L3BlcmlvZGljYWw+PGFs
dC1wZXJpb2RpY2FsPjxmdWxsLXRpdGxlPkhlcGF0b2JpbGlhcnkgUGFuY3JlYXQgRGlzIEludDwv
ZnVsbC10aXRsZT48YWJici0xPkhlcGF0b2JpbGlhcnkgJmFtcDsgcGFuY3JlYXRpYyBkaXNlYXNl
cyBpbnRlcm5hdGlvbmFsIDogSEJQRCBJTlQ8L2FiYnItMT48L2FsdC1wZXJpb2RpY2FsPjxwYWdl
cz4zMTktMjQ8L3BhZ2VzPjx2b2x1bWU+MTE8L3ZvbHVtZT48bnVtYmVyPjM8L251bWJlcj48ZWRp
dGlvbj4yMDEyLzA2LzA4PC9lZGl0aW9uPjxrZXl3b3Jkcz48a2V5d29yZD5CYXNpYyBIZWxpeC1M
b29wLUhlbGl4IExldWNpbmUgWmlwcGVyIFRyYW5zY3JpcHRpb24gRmFjdG9ycy9nZW5ldGljcy9t
ZXRhYm9saXNtPC9rZXl3b3JkPjxrZXl3b3JkPkNlbGwgSHlwb3hpYTwva2V5d29yZD48a2V5d29y
ZD5DZWxsIExpbmUsIFR1bW9yPC9rZXl3b3JkPjxrZXl3b3JkPkNlbGwgUHJvbGlmZXJhdGlvbjwv
a2V5d29yZD48a2V5d29yZD5FMkYzIFRyYW5zY3JpcHRpb24gRmFjdG9yL2dlbmV0aWNzL21ldGFi
b2xpc208L2tleXdvcmQ+PGtleXdvcmQ+RWFybHkgR3Jvd3RoIFJlc3BvbnNlIFByb3RlaW4gMy9n
ZW5ldGljcy9tZXRhYm9saXNtPC9rZXl3b3JkPjxrZXl3b3JkPkdUUGFzZS1BY3RpdmF0aW5nIFBy
b3RlaW5zL2dlbmV0aWNzL21ldGFib2xpc208L2tleXdvcmQ+PGtleXdvcmQ+R2VuZSBFeHByZXNz
aW9uIFJlZ3VsYXRpb24sIE5lb3BsYXN0aWM8L2tleXdvcmQ+PGtleXdvcmQ+R2VuZXMsIFJlcG9y
dGVyPC9rZXl3b3JkPjxrZXl3b3JkPkhvbWVvZG9tYWluIFByb3RlaW5zL2dlbmV0aWNzL21ldGFi
b2xpc208L2tleXdvcmQ+PGtleXdvcmQ+SHVtYW5zPC9rZXl3b3JkPjxrZXl3b3JkPkh5cG94aWEt
SW5kdWNpYmxlIEZhY3RvciAxLCBhbHBoYSBTdWJ1bml0L2dlbmV0aWNzL21ldGFib2xpc208L2tl
eXdvcmQ+PGtleXdvcmQ+THVjaWZlcmFzZXMvYmlvc3ludGhlc2lzL2dlbmV0aWNzPC9rZXl3b3Jk
PjxrZXl3b3JkPk1pY3JvUk5Bcy8qbWV0YWJvbGlzbTwva2V5d29yZD48a2V5d29yZD5QYW5jcmVh
dGljIE5lb3BsYXNtcy8qZ2VuZXRpY3MvbWV0YWJvbGlzbS9wYXRob2xvZ3k8L2tleXdvcmQ+PGtl
eXdvcmQ+Uk5BIEludGVyZmVyZW5jZTwva2V5d29yZD48a2V5d29yZD5SZXByZXNzb3IgUHJvdGVp
bnMvZ2VuZXRpY3MvbWV0YWJvbGlzbTwva2V5d29yZD48a2V5d29yZD5SZXZlcnNlIFRyYW5zY3Jp
cHRhc2UgUG9seW1lcmFzZSBDaGFpbiBSZWFjdGlvbjwva2V5d29yZD48a2V5d29yZD5UcmFuc2Zl
Y3Rpb248L2tleXdvcmQ+PC9rZXl3b3Jkcz48ZGF0ZXM+PHllYXI+MjAxMjwveWVhcj48cHViLWRh
dGVzPjxkYXRlPkp1bjwvZGF0ZT48L3B1Yi1kYXRlcz48L2RhdGVzPjxpc2JuPjE0OTktMzg3MiAo
UHJpbnQpPC9pc2JuPjxhY2Nlc3Npb24tbnVtPjIyNjcyODI4PC9hY2Nlc3Npb24tbnVtPjx1cmxz
PjwvdXJscz48cmVtb3RlLWRhdGFiYXNlLXByb3ZpZGVyPk5MTTwvcmVtb3RlLWRhdGFiYXNlLXBy
b3ZpZGVyPjxsYW5ndWFnZT5lbmc8L2xhbmd1YWdlPjwvcmVjb3JkPjwvQ2l0ZT48L0VuZE5vdGU+
</w:fldData>
              </w:fldChar>
            </w:r>
            <w:r w:rsidR="005F14B3">
              <w:rPr>
                <w:sz w:val="21"/>
                <w:szCs w:val="24"/>
              </w:rPr>
              <w:instrText xml:space="preserve"> ADDIN EN.CITE.DATA </w:instrText>
            </w:r>
            <w:r w:rsidR="005F14B3">
              <w:rPr>
                <w:sz w:val="21"/>
                <w:szCs w:val="24"/>
              </w:rPr>
            </w:r>
            <w:r w:rsidR="005F14B3">
              <w:rPr>
                <w:sz w:val="21"/>
                <w:szCs w:val="24"/>
              </w:rPr>
              <w:fldChar w:fldCharType="end"/>
            </w:r>
            <w:r>
              <w:rPr>
                <w:sz w:val="21"/>
                <w:szCs w:val="24"/>
              </w:rPr>
              <w:fldChar w:fldCharType="separate"/>
            </w:r>
            <w:r w:rsidR="005F14B3">
              <w:rPr>
                <w:noProof/>
                <w:sz w:val="21"/>
                <w:szCs w:val="24"/>
              </w:rPr>
              <w:t>(5)</w:t>
            </w:r>
            <w:r>
              <w:rPr>
                <w:sz w:val="21"/>
                <w:szCs w:val="24"/>
              </w:rPr>
              <w:fldChar w:fldCharType="end"/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NF626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NF697</w:t>
            </w:r>
            <w:r w:rsidRPr="004F3BCF">
              <w:rPr>
                <w:rFonts w:hint="eastAsia"/>
                <w:sz w:val="21"/>
                <w:szCs w:val="24"/>
              </w:rPr>
              <w:t>，</w:t>
            </w:r>
            <w:r w:rsidRPr="004F3BCF">
              <w:rPr>
                <w:rFonts w:hint="eastAsia"/>
                <w:sz w:val="21"/>
                <w:szCs w:val="24"/>
              </w:rPr>
              <w:t>ZNF862</w:t>
            </w:r>
          </w:p>
        </w:tc>
      </w:tr>
    </w:tbl>
    <w:p w14:paraId="07CFEE7F" w14:textId="77777777" w:rsidR="00F66122" w:rsidRDefault="00F66122">
      <w:pPr>
        <w:rPr>
          <w:b/>
        </w:rPr>
      </w:pPr>
    </w:p>
    <w:p w14:paraId="20164B7E" w14:textId="1E60EF7A" w:rsidR="00745C0F" w:rsidRPr="00F66122" w:rsidRDefault="00F66122">
      <w:pPr>
        <w:rPr>
          <w:b/>
        </w:rPr>
      </w:pPr>
      <w:r w:rsidRPr="00F66122">
        <w:rPr>
          <w:rFonts w:hint="eastAsia"/>
          <w:b/>
        </w:rPr>
        <w:lastRenderedPageBreak/>
        <w:t>R</w:t>
      </w:r>
      <w:r w:rsidRPr="00F66122">
        <w:rPr>
          <w:b/>
        </w:rPr>
        <w:t>eference</w:t>
      </w:r>
    </w:p>
    <w:p w14:paraId="773069D9" w14:textId="77777777" w:rsidR="005F14B3" w:rsidRPr="005F14B3" w:rsidRDefault="00745C0F" w:rsidP="005F14B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F14B3" w:rsidRPr="005F14B3">
        <w:t>1.</w:t>
      </w:r>
      <w:r w:rsidR="005F14B3" w:rsidRPr="005F14B3">
        <w:tab/>
        <w:t xml:space="preserve">Mizuno Y, Tokuzawa Y, Ninomiya Y, Yagi K, Yatsuka-Kanesaki Y, Suda T, et al. miR-210 promotes osteoblastic differentiation through inhibition of AcvR1b. </w:t>
      </w:r>
      <w:r w:rsidR="005F14B3" w:rsidRPr="005F14B3">
        <w:rPr>
          <w:i/>
        </w:rPr>
        <w:t>FEBS letters</w:t>
      </w:r>
      <w:r w:rsidR="005F14B3" w:rsidRPr="005F14B3">
        <w:t xml:space="preserve"> (2009) 583(13):2263-8. Epub 2009/06/13. doi: 10.1016/j.febslet.2009.06.006. PubMed PMID: 19520079.</w:t>
      </w:r>
    </w:p>
    <w:p w14:paraId="7D07D0EA" w14:textId="77777777" w:rsidR="005F14B3" w:rsidRPr="005F14B3" w:rsidRDefault="005F14B3" w:rsidP="005F14B3">
      <w:pPr>
        <w:pStyle w:val="EndNoteBibliography"/>
      </w:pPr>
      <w:r w:rsidRPr="005F14B3">
        <w:t>2.</w:t>
      </w:r>
      <w:r w:rsidRPr="005F14B3">
        <w:tab/>
        <w:t xml:space="preserve">Wang C, Zhang ZZ, Yang W, Ouyang ZH, Xue JB, Li XL, et al. MiR-210 facilitates ECM degradation by suppressing autophagy via silencing of ATG7 in human degenerated NP cells. </w:t>
      </w:r>
      <w:r w:rsidRPr="005F14B3">
        <w:rPr>
          <w:i/>
        </w:rPr>
        <w:t>Biomedicine &amp; pharmacotherapy = Biomedecine &amp; pharmacotherapie</w:t>
      </w:r>
      <w:r w:rsidRPr="005F14B3">
        <w:t xml:space="preserve"> (2017) 93:470-9. Epub 2017/07/02. doi: 10.1016/j.biopha.2017.06.048. PubMed PMID: 28667916.</w:t>
      </w:r>
    </w:p>
    <w:p w14:paraId="50FC184D" w14:textId="77777777" w:rsidR="005F14B3" w:rsidRPr="005F14B3" w:rsidRDefault="005F14B3" w:rsidP="005F14B3">
      <w:pPr>
        <w:pStyle w:val="EndNoteBibliography"/>
      </w:pPr>
      <w:r w:rsidRPr="005F14B3">
        <w:t>3.</w:t>
      </w:r>
      <w:r w:rsidRPr="005F14B3">
        <w:tab/>
        <w:t xml:space="preserve">Fasanaro P, Greco S, Lorenzi M, Pescatori M, Brioschi M, Kulshreshtha R, et al. An integrated approach for experimental target identification of hypoxia-induced miR-210. </w:t>
      </w:r>
      <w:r w:rsidRPr="005F14B3">
        <w:rPr>
          <w:i/>
        </w:rPr>
        <w:t>The Journal of biological chemistry</w:t>
      </w:r>
      <w:r w:rsidRPr="005F14B3">
        <w:t xml:space="preserve"> (2009) 284(50):35134-43. Epub 2009/10/15. doi: 10.1074/jbc.M109.052779. PubMed PMID: 19826008; PubMed Central PMCID: PMCPMC2787374.</w:t>
      </w:r>
    </w:p>
    <w:p w14:paraId="578B3918" w14:textId="77777777" w:rsidR="005F14B3" w:rsidRPr="005F14B3" w:rsidRDefault="005F14B3" w:rsidP="005F14B3">
      <w:pPr>
        <w:pStyle w:val="EndNoteBibliography"/>
      </w:pPr>
      <w:r w:rsidRPr="005F14B3">
        <w:t>4.</w:t>
      </w:r>
      <w:r w:rsidRPr="005F14B3">
        <w:tab/>
        <w:t xml:space="preserve">Xiong L, Wang F, Huang X, Liu ZH, Zhao T, Wu LY, et al. DNA demethylation regulates the expression of miR-210 in neural progenitor cells subjected to hypoxia. </w:t>
      </w:r>
      <w:r w:rsidRPr="005F14B3">
        <w:rPr>
          <w:i/>
        </w:rPr>
        <w:t>The FEBS journal</w:t>
      </w:r>
      <w:r w:rsidRPr="005F14B3">
        <w:t xml:space="preserve"> (2012) 279(23):4318-26. Epub 2012/10/09. doi: 10.1111/febs.12021. PubMed PMID: 23039253.</w:t>
      </w:r>
    </w:p>
    <w:p w14:paraId="1E32CE85" w14:textId="77777777" w:rsidR="005F14B3" w:rsidRPr="005F14B3" w:rsidRDefault="005F14B3" w:rsidP="005F14B3">
      <w:pPr>
        <w:pStyle w:val="EndNoteBibliography"/>
      </w:pPr>
      <w:r w:rsidRPr="005F14B3">
        <w:t>5.</w:t>
      </w:r>
      <w:r w:rsidRPr="005F14B3">
        <w:tab/>
        <w:t xml:space="preserve">Chen WY, Liu WJ, Zhao YP, Zhou L, Zhang TP, Chen G, et al. Induction, modulation and potential targets of miR-210 in pancreatic cancer cells. </w:t>
      </w:r>
      <w:r w:rsidRPr="005F14B3">
        <w:rPr>
          <w:i/>
        </w:rPr>
        <w:t>Hepatobiliary &amp; pancreatic diseases international : HBPD INT</w:t>
      </w:r>
      <w:r w:rsidRPr="005F14B3">
        <w:t xml:space="preserve"> (2012) 11(3):319-24. Epub 2012/06/08. PubMed PMID: 22672828.</w:t>
      </w:r>
    </w:p>
    <w:p w14:paraId="5097752F" w14:textId="77777777" w:rsidR="005F14B3" w:rsidRPr="005F14B3" w:rsidRDefault="005F14B3" w:rsidP="005F14B3">
      <w:pPr>
        <w:pStyle w:val="EndNoteBibliography"/>
      </w:pPr>
      <w:r w:rsidRPr="005F14B3">
        <w:t>6.</w:t>
      </w:r>
      <w:r w:rsidRPr="005F14B3">
        <w:tab/>
        <w:t xml:space="preserve">Tsuchiya S, Fujiwara T, Sato F, Shimada Y, Tanaka E, Sakai Y, et al. MicroRNA-210 regulates cancer cell proliferation through targeting fibroblast growth factor receptor-like 1 (FGFRL1). </w:t>
      </w:r>
      <w:r w:rsidRPr="005F14B3">
        <w:rPr>
          <w:i/>
        </w:rPr>
        <w:t>The Journal of biological chemistry</w:t>
      </w:r>
      <w:r w:rsidRPr="005F14B3">
        <w:t xml:space="preserve"> (2011) 286(1):420-8. Epub 2010/11/04. doi: 10.1074/jbc.M110.170852. PubMed PMID: 21044961; PubMed Central PMCID: PMCPMC3013001.</w:t>
      </w:r>
    </w:p>
    <w:p w14:paraId="3D7FE3E9" w14:textId="77777777" w:rsidR="005F14B3" w:rsidRPr="005F14B3" w:rsidRDefault="005F14B3" w:rsidP="005F14B3">
      <w:pPr>
        <w:pStyle w:val="EndNoteBibliography"/>
      </w:pPr>
      <w:r w:rsidRPr="005F14B3">
        <w:t>7.</w:t>
      </w:r>
      <w:r w:rsidRPr="005F14B3">
        <w:tab/>
        <w:t xml:space="preserve">Favaro E, Ramachandran A, McCormick R, Gee H, Blancher C, Crosby M, et al. MicroRNA-210 regulates mitochondrial free radical response to hypoxia and krebs cycle in cancer cells by targeting iron sulfur cluster protein ISCU. </w:t>
      </w:r>
      <w:r w:rsidRPr="005F14B3">
        <w:rPr>
          <w:i/>
        </w:rPr>
        <w:t>PLoS One</w:t>
      </w:r>
      <w:r w:rsidRPr="005F14B3">
        <w:t xml:space="preserve"> (2010) 5(4):e10345. Epub 2010/05/04. doi: 10.1371/journal.pone.0010345. PubMed PMID: 20436681; PubMed Central PMCID: PMCPMC2859946.</w:t>
      </w:r>
    </w:p>
    <w:p w14:paraId="2FB5F03B" w14:textId="77777777" w:rsidR="005F14B3" w:rsidRPr="005F14B3" w:rsidRDefault="005F14B3" w:rsidP="005F14B3">
      <w:pPr>
        <w:pStyle w:val="EndNoteBibliography"/>
      </w:pPr>
      <w:r w:rsidRPr="005F14B3">
        <w:t>8.</w:t>
      </w:r>
      <w:r w:rsidRPr="005F14B3">
        <w:tab/>
        <w:t xml:space="preserve">Agrawal R, Garg A, Benny Malgulwar P, Sharma V, Sarkar C, Kulshreshtha R. p53 and miR-210 regulated NeuroD2, a neuronal basic helix-loop-helix transcription factor, is downregulated in glioblastoma patients and functions as a tumor suppressor under hypoxic microenvironment. </w:t>
      </w:r>
      <w:r w:rsidRPr="005F14B3">
        <w:rPr>
          <w:i/>
        </w:rPr>
        <w:t>Int J Cancer</w:t>
      </w:r>
      <w:r w:rsidRPr="005F14B3">
        <w:t xml:space="preserve"> (2018) 142(9):1817-28. Epub 2017/12/12. doi: 10.1002/ijc.31209. PubMed PMID: 29226333.</w:t>
      </w:r>
    </w:p>
    <w:p w14:paraId="01DC2B2D" w14:textId="77777777" w:rsidR="005F14B3" w:rsidRPr="005F14B3" w:rsidRDefault="005F14B3" w:rsidP="005F14B3">
      <w:pPr>
        <w:pStyle w:val="EndNoteBibliography"/>
      </w:pPr>
      <w:r w:rsidRPr="005F14B3">
        <w:t>9.</w:t>
      </w:r>
      <w:r w:rsidRPr="005F14B3">
        <w:tab/>
        <w:t xml:space="preserve">Zhang H, Mai Q, Chen J. MicroRNA-210 is increased and it is required for dedifferentiation of osteosarcoma cell line. </w:t>
      </w:r>
      <w:r w:rsidRPr="005F14B3">
        <w:rPr>
          <w:i/>
        </w:rPr>
        <w:t>Cell biology international</w:t>
      </w:r>
      <w:r w:rsidRPr="005F14B3">
        <w:t xml:space="preserve"> (2017) 41(3):267-75. Epub 2016/12/30. doi: 10.1002/cbin.10721. PubMed PMID: 28032372.</w:t>
      </w:r>
    </w:p>
    <w:p w14:paraId="35D3C284" w14:textId="77777777" w:rsidR="005F14B3" w:rsidRPr="005F14B3" w:rsidRDefault="005F14B3" w:rsidP="005F14B3">
      <w:pPr>
        <w:pStyle w:val="EndNoteBibliography"/>
      </w:pPr>
      <w:r w:rsidRPr="005F14B3">
        <w:t>10.</w:t>
      </w:r>
      <w:r w:rsidRPr="005F14B3">
        <w:tab/>
        <w:t xml:space="preserve">Li Y, Yang C, Zhang L, Yang P. MicroRNA-210 induces endothelial cell apoptosis by directly targeting PDK1 in the setting of atherosclerosis. </w:t>
      </w:r>
      <w:r w:rsidRPr="005F14B3">
        <w:rPr>
          <w:i/>
        </w:rPr>
        <w:t>Cellular &amp; molecular biology letters</w:t>
      </w:r>
      <w:r w:rsidRPr="005F14B3">
        <w:t xml:space="preserve"> (2017) 22:3. Epub 2017/05/26. doi: 10.1186/s11658-017-0033-5. PubMed PMID: 28536634; PubMed Central PMCID: PMCPMC5415835.</w:t>
      </w:r>
    </w:p>
    <w:p w14:paraId="6BB56147" w14:textId="69EFF696" w:rsidR="00745C0F" w:rsidRPr="00745C0F" w:rsidRDefault="00745C0F">
      <w:r>
        <w:lastRenderedPageBreak/>
        <w:fldChar w:fldCharType="end"/>
      </w:r>
    </w:p>
    <w:sectPr w:rsidR="00745C0F" w:rsidRPr="00745C0F" w:rsidSect="00F66122">
      <w:pgSz w:w="16838" w:h="11906" w:orient="landscape"/>
      <w:pgMar w:top="1440" w:right="1080" w:bottom="1440" w:left="108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1C5A72" w14:textId="77777777" w:rsidR="00944039" w:rsidRDefault="00944039" w:rsidP="00745C0F">
      <w:pPr>
        <w:spacing w:line="240" w:lineRule="auto"/>
      </w:pPr>
      <w:r>
        <w:separator/>
      </w:r>
    </w:p>
  </w:endnote>
  <w:endnote w:type="continuationSeparator" w:id="0">
    <w:p w14:paraId="1716D872" w14:textId="77777777" w:rsidR="00944039" w:rsidRDefault="00944039" w:rsidP="00745C0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893807" w14:textId="77777777" w:rsidR="00944039" w:rsidRDefault="00944039" w:rsidP="00745C0F">
      <w:pPr>
        <w:spacing w:line="240" w:lineRule="auto"/>
      </w:pPr>
      <w:r>
        <w:separator/>
      </w:r>
    </w:p>
  </w:footnote>
  <w:footnote w:type="continuationSeparator" w:id="0">
    <w:p w14:paraId="32FF772E" w14:textId="77777777" w:rsidR="00944039" w:rsidRDefault="00944039" w:rsidP="00745C0F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</w:lvl>
  </w:abstractNum>
  <w:abstractNum w:abstractNumId="1" w15:restartNumberingAfterBreak="0">
    <w:nsid w:val="20466394"/>
    <w:multiLevelType w:val="hybridMultilevel"/>
    <w:tmpl w:val="CE0C172E"/>
    <w:lvl w:ilvl="0" w:tplc="E7A657C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EF86961"/>
    <w:multiLevelType w:val="hybridMultilevel"/>
    <w:tmpl w:val="EC5AC636"/>
    <w:lvl w:ilvl="0" w:tplc="E7A657C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A167470"/>
    <w:multiLevelType w:val="hybridMultilevel"/>
    <w:tmpl w:val="779C2CF0"/>
    <w:lvl w:ilvl="0" w:tplc="E7A657C0">
      <w:start w:val="1"/>
      <w:numFmt w:val="decimal"/>
      <w:lvlText w:val="%1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6724148B"/>
    <w:multiLevelType w:val="hybridMultilevel"/>
    <w:tmpl w:val="95627F14"/>
    <w:lvl w:ilvl="0" w:tplc="E7A657C0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4"/>
  </w:num>
  <w:num w:numId="5">
    <w:abstractNumId w:val="0"/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Heal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60584"/>
    <w:rsid w:val="000B200D"/>
    <w:rsid w:val="00176F93"/>
    <w:rsid w:val="00206D09"/>
    <w:rsid w:val="00271DD2"/>
    <w:rsid w:val="00373758"/>
    <w:rsid w:val="003C2669"/>
    <w:rsid w:val="005F14B3"/>
    <w:rsid w:val="00745C0F"/>
    <w:rsid w:val="007D323E"/>
    <w:rsid w:val="00936A8C"/>
    <w:rsid w:val="00944039"/>
    <w:rsid w:val="00965CBF"/>
    <w:rsid w:val="00C949D4"/>
    <w:rsid w:val="00DE4965"/>
    <w:rsid w:val="00F60584"/>
    <w:rsid w:val="00F66122"/>
    <w:rsid w:val="00FB2D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9C05CA"/>
  <w15:chartTrackingRefBased/>
  <w15:docId w15:val="{9A3A1EFD-A5CE-41C7-950C-C31A94DB64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kern w:val="2"/>
        <w:sz w:val="24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0"/>
    <w:next w:val="a"/>
    <w:link w:val="10"/>
    <w:uiPriority w:val="2"/>
    <w:qFormat/>
    <w:rsid w:val="00F66122"/>
    <w:pPr>
      <w:numPr>
        <w:numId w:val="5"/>
      </w:numPr>
      <w:spacing w:before="240" w:after="240" w:line="240" w:lineRule="auto"/>
      <w:ind w:firstLineChars="0" w:firstLine="0"/>
      <w:jc w:val="left"/>
      <w:outlineLvl w:val="0"/>
    </w:pPr>
    <w:rPr>
      <w:rFonts w:eastAsia="Cambria"/>
      <w:b/>
      <w:kern w:val="0"/>
      <w:szCs w:val="24"/>
      <w:lang w:eastAsia="en-US"/>
    </w:rPr>
  </w:style>
  <w:style w:type="paragraph" w:styleId="2">
    <w:name w:val="heading 2"/>
    <w:basedOn w:val="1"/>
    <w:next w:val="a"/>
    <w:link w:val="20"/>
    <w:uiPriority w:val="2"/>
    <w:semiHidden/>
    <w:unhideWhenUsed/>
    <w:qFormat/>
    <w:rsid w:val="00F66122"/>
    <w:pPr>
      <w:numPr>
        <w:ilvl w:val="1"/>
      </w:numPr>
      <w:spacing w:after="200"/>
      <w:outlineLvl w:val="1"/>
    </w:pPr>
  </w:style>
  <w:style w:type="paragraph" w:styleId="3">
    <w:name w:val="heading 3"/>
    <w:basedOn w:val="a"/>
    <w:next w:val="a"/>
    <w:link w:val="30"/>
    <w:uiPriority w:val="2"/>
    <w:semiHidden/>
    <w:unhideWhenUsed/>
    <w:qFormat/>
    <w:rsid w:val="00F66122"/>
    <w:pPr>
      <w:keepNext/>
      <w:keepLines/>
      <w:numPr>
        <w:ilvl w:val="2"/>
        <w:numId w:val="5"/>
      </w:numPr>
      <w:spacing w:before="40" w:after="120" w:line="240" w:lineRule="auto"/>
      <w:jc w:val="left"/>
      <w:outlineLvl w:val="2"/>
    </w:pPr>
    <w:rPr>
      <w:rFonts w:eastAsiaTheme="majorEastAsia" w:cstheme="majorBidi"/>
      <w:b/>
      <w:kern w:val="0"/>
      <w:szCs w:val="24"/>
      <w:lang w:eastAsia="en-US"/>
    </w:rPr>
  </w:style>
  <w:style w:type="paragraph" w:styleId="4">
    <w:name w:val="heading 4"/>
    <w:basedOn w:val="3"/>
    <w:next w:val="a"/>
    <w:link w:val="40"/>
    <w:uiPriority w:val="2"/>
    <w:semiHidden/>
    <w:unhideWhenUsed/>
    <w:qFormat/>
    <w:rsid w:val="00F66122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"/>
    <w:link w:val="50"/>
    <w:uiPriority w:val="2"/>
    <w:semiHidden/>
    <w:unhideWhenUsed/>
    <w:qFormat/>
    <w:rsid w:val="00F66122"/>
    <w:pPr>
      <w:numPr>
        <w:ilvl w:val="4"/>
      </w:numPr>
      <w:outlineLvl w:val="4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uiPriority w:val="99"/>
    <w:unhideWhenUsed/>
    <w:rsid w:val="00745C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745C0F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45C0F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745C0F"/>
    <w:rPr>
      <w:sz w:val="18"/>
      <w:szCs w:val="18"/>
    </w:rPr>
  </w:style>
  <w:style w:type="table" w:styleId="a8">
    <w:name w:val="Table Grid"/>
    <w:basedOn w:val="a2"/>
    <w:uiPriority w:val="39"/>
    <w:rsid w:val="00745C0F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745C0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745C0F"/>
    <w:rPr>
      <w:noProof/>
    </w:rPr>
  </w:style>
  <w:style w:type="paragraph" w:customStyle="1" w:styleId="EndNoteBibliography">
    <w:name w:val="EndNote Bibliography"/>
    <w:basedOn w:val="a"/>
    <w:link w:val="EndNoteBibliography0"/>
    <w:rsid w:val="00745C0F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745C0F"/>
    <w:rPr>
      <w:noProof/>
    </w:rPr>
  </w:style>
  <w:style w:type="paragraph" w:customStyle="1" w:styleId="SupplementaryMaterial">
    <w:name w:val="Supplementary Material"/>
    <w:basedOn w:val="a9"/>
    <w:next w:val="a9"/>
    <w:qFormat/>
    <w:rsid w:val="007D323E"/>
    <w:pPr>
      <w:suppressLineNumbers/>
      <w:spacing w:after="120" w:line="240" w:lineRule="auto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9">
    <w:name w:val="Title"/>
    <w:basedOn w:val="a"/>
    <w:next w:val="a"/>
    <w:link w:val="aa"/>
    <w:uiPriority w:val="10"/>
    <w:qFormat/>
    <w:rsid w:val="007D323E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标题 字符"/>
    <w:basedOn w:val="a1"/>
    <w:link w:val="a9"/>
    <w:uiPriority w:val="10"/>
    <w:rsid w:val="007D323E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b">
    <w:name w:val="Hyperlink"/>
    <w:uiPriority w:val="99"/>
    <w:unhideWhenUsed/>
    <w:rsid w:val="007D323E"/>
    <w:rPr>
      <w:color w:val="0563C1"/>
      <w:u w:val="single"/>
    </w:rPr>
  </w:style>
  <w:style w:type="paragraph" w:styleId="a0">
    <w:name w:val="List Paragraph"/>
    <w:basedOn w:val="a"/>
    <w:uiPriority w:val="34"/>
    <w:qFormat/>
    <w:rsid w:val="007D323E"/>
    <w:pPr>
      <w:ind w:firstLineChars="200" w:firstLine="420"/>
    </w:pPr>
  </w:style>
  <w:style w:type="character" w:customStyle="1" w:styleId="10">
    <w:name w:val="标题 1 字符"/>
    <w:basedOn w:val="a1"/>
    <w:link w:val="1"/>
    <w:uiPriority w:val="2"/>
    <w:rsid w:val="00F66122"/>
    <w:rPr>
      <w:rFonts w:eastAsia="Cambria"/>
      <w:b/>
      <w:kern w:val="0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semiHidden/>
    <w:rsid w:val="00F66122"/>
    <w:rPr>
      <w:rFonts w:eastAsia="Cambria"/>
      <w:b/>
      <w:kern w:val="0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semiHidden/>
    <w:rsid w:val="00F66122"/>
    <w:rPr>
      <w:rFonts w:eastAsiaTheme="majorEastAsia" w:cstheme="majorBidi"/>
      <w:b/>
      <w:kern w:val="0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semiHidden/>
    <w:rsid w:val="00F66122"/>
    <w:rPr>
      <w:rFonts w:eastAsiaTheme="majorEastAsia" w:cstheme="majorBidi"/>
      <w:b/>
      <w:iCs/>
      <w:kern w:val="0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semiHidden/>
    <w:rsid w:val="00F66122"/>
    <w:rPr>
      <w:rFonts w:eastAsiaTheme="majorEastAsia" w:cstheme="majorBidi"/>
      <w:b/>
      <w:iCs/>
      <w:kern w:val="0"/>
      <w:szCs w:val="24"/>
      <w:lang w:eastAsia="en-US"/>
    </w:rPr>
  </w:style>
  <w:style w:type="numbering" w:customStyle="1" w:styleId="Headings">
    <w:name w:val="Headings"/>
    <w:uiPriority w:val="99"/>
    <w:rsid w:val="00F66122"/>
    <w:pPr>
      <w:numPr>
        <w:numId w:val="5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78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7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hyperlink" Target="mailto:whxw007@126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5</Pages>
  <Words>1494</Words>
  <Characters>8522</Characters>
  <Application>Microsoft Office Word</Application>
  <DocSecurity>0</DocSecurity>
  <Lines>71</Lines>
  <Paragraphs>19</Paragraphs>
  <ScaleCrop>false</ScaleCrop>
  <Company/>
  <LinksUpToDate>false</LinksUpToDate>
  <CharactersWithSpaces>9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花果山小仙女</dc:creator>
  <cp:keywords/>
  <dc:description/>
  <cp:lastModifiedBy>花果山 小仙女</cp:lastModifiedBy>
  <cp:revision>7</cp:revision>
  <dcterms:created xsi:type="dcterms:W3CDTF">2018-04-11T01:21:00Z</dcterms:created>
  <dcterms:modified xsi:type="dcterms:W3CDTF">2018-11-24T05:48:00Z</dcterms:modified>
</cp:coreProperties>
</file>